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B3007F">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bookmarkStart w:id="0" w:name="_GoBack"/>
            <w:bookmarkEnd w:id="0"/>
            <w:r w:rsidRPr="00B57B36">
              <w:rPr>
                <w:rFonts w:ascii="AdvP6960" w:hAnsi="AdvP6960" w:cs="AdvP6960"/>
                <w:noProof/>
                <w:color w:val="241F20"/>
                <w:szCs w:val="18"/>
                <w:lang w:val="en-US"/>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2B885273" w:rsidR="000A03B2" w:rsidRPr="00B57B36" w:rsidRDefault="00E26FCE" w:rsidP="004C3D1D">
            <w:pPr>
              <w:tabs>
                <w:tab w:val="left" w:pos="-108"/>
              </w:tabs>
              <w:ind w:left="-108"/>
              <w:rPr>
                <w:rFonts w:cs="Arial"/>
                <w:b/>
                <w:bCs/>
                <w:i/>
                <w:iCs/>
                <w:color w:val="000066"/>
                <w:sz w:val="22"/>
                <w:szCs w:val="22"/>
                <w:lang w:eastAsia="it-IT"/>
              </w:rPr>
            </w:pPr>
            <w:r>
              <w:rPr>
                <w:rFonts w:cs="Arial"/>
                <w:b/>
                <w:bCs/>
                <w:i/>
                <w:iCs/>
                <w:color w:val="000066"/>
                <w:sz w:val="22"/>
                <w:szCs w:val="22"/>
                <w:lang w:eastAsia="it-IT"/>
              </w:rPr>
              <w:t>VOL</w:t>
            </w:r>
            <w:r w:rsidRPr="00B57B36">
              <w:rPr>
                <w:rFonts w:cs="Arial"/>
                <w:b/>
                <w:bCs/>
                <w:i/>
                <w:iCs/>
                <w:color w:val="000066"/>
                <w:sz w:val="22"/>
                <w:szCs w:val="22"/>
                <w:lang w:eastAsia="it-IT"/>
              </w:rPr>
              <w:t xml:space="preserve">. </w:t>
            </w:r>
            <w:r>
              <w:rPr>
                <w:rFonts w:cs="Arial"/>
                <w:b/>
                <w:bCs/>
                <w:i/>
                <w:iCs/>
                <w:color w:val="000066"/>
                <w:sz w:val="22"/>
                <w:szCs w:val="22"/>
                <w:lang w:eastAsia="it-IT"/>
              </w:rPr>
              <w:t xml:space="preserve">   , 2023</w:t>
            </w:r>
            <w:r w:rsidR="00A76EFC" w:rsidRPr="00B57B36">
              <w:rPr>
                <w:rFonts w:cs="Arial"/>
                <w:b/>
                <w:bCs/>
                <w:i/>
                <w:iCs/>
                <w:color w:val="000066"/>
                <w:sz w:val="22"/>
                <w:szCs w:val="22"/>
                <w:lang w:eastAsia="it-IT"/>
              </w:rPr>
              <w:t xml:space="preserve"> </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en-US"/>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B3007F">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35204533" w:rsidR="000A03B2" w:rsidRPr="00B57B36" w:rsidRDefault="005A3E9C" w:rsidP="00CD5FE2">
            <w:pPr>
              <w:spacing w:line="140" w:lineRule="atLeast"/>
              <w:jc w:val="right"/>
              <w:rPr>
                <w:rFonts w:cs="Arial"/>
                <w:sz w:val="14"/>
                <w:szCs w:val="14"/>
              </w:rPr>
            </w:pPr>
            <w:r w:rsidRPr="000D0268">
              <w:rPr>
                <w:rFonts w:cs="Arial"/>
                <w:sz w:val="13"/>
                <w:szCs w:val="13"/>
              </w:rPr>
              <w:t>Online at www.cetjournal.it</w:t>
            </w:r>
          </w:p>
        </w:tc>
      </w:tr>
      <w:tr w:rsidR="000A03B2" w:rsidRPr="00E26FCE" w14:paraId="2D1B7169" w14:textId="77777777" w:rsidTr="00B3007F">
        <w:trPr>
          <w:trHeight w:val="68"/>
          <w:jc w:val="center"/>
        </w:trPr>
        <w:tc>
          <w:tcPr>
            <w:tcW w:w="8782" w:type="dxa"/>
            <w:gridSpan w:val="2"/>
          </w:tcPr>
          <w:p w14:paraId="4B0BB442" w14:textId="125E3638" w:rsidR="00300E56" w:rsidRPr="00CF13AE" w:rsidRDefault="00300E56" w:rsidP="00EC0E49">
            <w:pPr>
              <w:tabs>
                <w:tab w:val="left" w:pos="-108"/>
              </w:tabs>
              <w:spacing w:line="140" w:lineRule="atLeast"/>
              <w:ind w:left="-108"/>
              <w:jc w:val="left"/>
              <w:rPr>
                <w:rFonts w:ascii="Tahoma" w:hAnsi="Tahoma" w:cs="Tahoma"/>
                <w:iCs/>
                <w:color w:val="333333"/>
                <w:sz w:val="14"/>
                <w:szCs w:val="14"/>
                <w:lang w:val="it-IT" w:eastAsia="it-IT"/>
              </w:rPr>
            </w:pPr>
            <w:r w:rsidRPr="00CF13AE">
              <w:rPr>
                <w:rFonts w:ascii="Tahoma" w:hAnsi="Tahoma" w:cs="Tahoma"/>
                <w:iCs/>
                <w:color w:val="333333"/>
                <w:sz w:val="14"/>
                <w:szCs w:val="14"/>
                <w:lang w:val="it-IT" w:eastAsia="it-IT"/>
              </w:rPr>
              <w:t>Guest Editors:</w:t>
            </w:r>
            <w:r w:rsidR="00904C62" w:rsidRPr="00CF13AE">
              <w:rPr>
                <w:rFonts w:ascii="Tahoma" w:hAnsi="Tahoma" w:cs="Tahoma"/>
                <w:iCs/>
                <w:color w:val="333333"/>
                <w:sz w:val="14"/>
                <w:szCs w:val="14"/>
                <w:lang w:val="it-IT" w:eastAsia="it-IT"/>
              </w:rPr>
              <w:t xml:space="preserve"> </w:t>
            </w:r>
            <w:r w:rsidR="00CF13AE" w:rsidRPr="00CF13AE">
              <w:rPr>
                <w:rFonts w:ascii="Tahoma" w:hAnsi="Tahoma" w:cs="Tahoma"/>
                <w:iCs/>
                <w:color w:val="333333"/>
                <w:sz w:val="14"/>
                <w:szCs w:val="14"/>
                <w:lang w:val="it-IT" w:eastAsia="it-IT"/>
              </w:rPr>
              <w:t>Paolo Ciambelli, Luca D</w:t>
            </w:r>
            <w:r w:rsidR="00CF13AE">
              <w:rPr>
                <w:rFonts w:ascii="Tahoma" w:hAnsi="Tahoma" w:cs="Tahoma"/>
                <w:iCs/>
                <w:color w:val="333333"/>
                <w:sz w:val="14"/>
                <w:szCs w:val="14"/>
                <w:lang w:val="it-IT" w:eastAsia="it-IT"/>
              </w:rPr>
              <w:t>i Palma</w:t>
            </w:r>
          </w:p>
          <w:p w14:paraId="1B0F1814" w14:textId="33996815" w:rsidR="000A03B2" w:rsidRPr="00E26FCE" w:rsidRDefault="0014464F" w:rsidP="00180860">
            <w:pPr>
              <w:tabs>
                <w:tab w:val="left" w:pos="-108"/>
              </w:tabs>
              <w:spacing w:line="140" w:lineRule="atLeast"/>
              <w:ind w:left="-108"/>
              <w:jc w:val="left"/>
              <w:rPr>
                <w:lang w:val="en-US"/>
              </w:rPr>
            </w:pPr>
            <w:r w:rsidRPr="00E26FCE">
              <w:rPr>
                <w:rFonts w:ascii="Tahoma" w:hAnsi="Tahoma" w:cs="Tahoma"/>
                <w:iCs/>
                <w:color w:val="333333"/>
                <w:sz w:val="14"/>
                <w:szCs w:val="14"/>
                <w:lang w:val="en-US" w:eastAsia="it-IT"/>
              </w:rPr>
              <w:t xml:space="preserve">Copyright © </w:t>
            </w:r>
            <w:r w:rsidR="00B74E8E" w:rsidRPr="00E26FCE">
              <w:rPr>
                <w:rFonts w:ascii="Tahoma" w:hAnsi="Tahoma" w:cs="Tahoma"/>
                <w:iCs/>
                <w:color w:val="333333"/>
                <w:sz w:val="14"/>
                <w:szCs w:val="14"/>
                <w:lang w:val="en-US" w:eastAsia="it-IT"/>
              </w:rPr>
              <w:t>2023</w:t>
            </w:r>
            <w:r w:rsidR="00CF13AE" w:rsidRPr="00E26FCE">
              <w:rPr>
                <w:rFonts w:ascii="Tahoma" w:hAnsi="Tahoma" w:cs="Tahoma"/>
                <w:iCs/>
                <w:color w:val="333333"/>
                <w:sz w:val="14"/>
                <w:szCs w:val="14"/>
                <w:lang w:val="en-US" w:eastAsia="it-IT"/>
              </w:rPr>
              <w:t>,</w:t>
            </w:r>
            <w:r w:rsidR="00904C62" w:rsidRPr="00E26FCE">
              <w:rPr>
                <w:rFonts w:ascii="Tahoma" w:hAnsi="Tahoma" w:cs="Tahoma"/>
                <w:iCs/>
                <w:color w:val="333333"/>
                <w:sz w:val="14"/>
                <w:szCs w:val="14"/>
                <w:lang w:val="en-US" w:eastAsia="it-IT"/>
              </w:rPr>
              <w:t xml:space="preserve"> AIDIC Servizi S.r.l.</w:t>
            </w:r>
            <w:r w:rsidR="00300E56" w:rsidRPr="00E26FCE">
              <w:rPr>
                <w:rFonts w:ascii="Tahoma" w:hAnsi="Tahoma" w:cs="Tahoma"/>
                <w:iCs/>
                <w:color w:val="333333"/>
                <w:sz w:val="14"/>
                <w:szCs w:val="14"/>
                <w:lang w:val="en-US" w:eastAsia="it-IT"/>
              </w:rPr>
              <w:br/>
            </w:r>
            <w:r w:rsidR="00180860" w:rsidRPr="00E26FCE">
              <w:rPr>
                <w:rFonts w:ascii="Tahoma" w:hAnsi="Tahoma" w:cs="Tahoma"/>
                <w:b/>
                <w:iCs/>
                <w:color w:val="333333"/>
                <w:sz w:val="14"/>
                <w:szCs w:val="14"/>
                <w:lang w:val="en-US" w:eastAsia="it-IT"/>
              </w:rPr>
              <w:t xml:space="preserve">ISBN </w:t>
            </w:r>
            <w:r w:rsidR="00E26FCE" w:rsidRPr="00E26FCE">
              <w:rPr>
                <w:rFonts w:ascii="Tahoma" w:hAnsi="Tahoma" w:cs="Tahoma"/>
                <w:sz w:val="14"/>
                <w:szCs w:val="14"/>
                <w:lang w:val="en-US"/>
              </w:rPr>
              <w:t xml:space="preserve">979-12-81206-00-7; </w:t>
            </w:r>
            <w:r w:rsidR="00300E56" w:rsidRPr="00E26FCE">
              <w:rPr>
                <w:rFonts w:ascii="Tahoma" w:hAnsi="Tahoma" w:cs="Tahoma"/>
                <w:b/>
                <w:iCs/>
                <w:color w:val="333333"/>
                <w:sz w:val="14"/>
                <w:szCs w:val="14"/>
                <w:lang w:val="en-US" w:eastAsia="it-IT"/>
              </w:rPr>
              <w:t>ISSN</w:t>
            </w:r>
            <w:r w:rsidR="00B74E8E" w:rsidRPr="00E26FCE">
              <w:rPr>
                <w:rFonts w:ascii="Tahoma" w:hAnsi="Tahoma" w:cs="Tahoma"/>
                <w:iCs/>
                <w:color w:val="333333"/>
                <w:sz w:val="14"/>
                <w:szCs w:val="14"/>
                <w:lang w:val="en-US" w:eastAsia="it-IT"/>
              </w:rPr>
              <w:t xml:space="preserve"> </w:t>
            </w:r>
            <w:r w:rsidR="00E26FCE" w:rsidRPr="00B57B36">
              <w:rPr>
                <w:rFonts w:ascii="Tahoma" w:hAnsi="Tahoma" w:cs="Tahoma"/>
                <w:iCs/>
                <w:color w:val="333333"/>
                <w:sz w:val="14"/>
                <w:szCs w:val="14"/>
                <w:lang w:eastAsia="it-IT"/>
              </w:rPr>
              <w:t>2283-9216</w:t>
            </w:r>
          </w:p>
        </w:tc>
      </w:tr>
    </w:tbl>
    <w:p w14:paraId="4EB69472" w14:textId="1478BB59" w:rsidR="000C1F13" w:rsidRPr="000C1F13" w:rsidRDefault="00B3007F" w:rsidP="00E978D0">
      <w:pPr>
        <w:pStyle w:val="CETTitle"/>
        <w:rPr>
          <w:lang w:val="en-US"/>
        </w:rPr>
      </w:pPr>
      <w:r w:rsidRPr="00B3007F">
        <w:rPr>
          <w:lang w:val="en-US"/>
        </w:rPr>
        <w:t>Zeolite synthesis from waste materials for the medical field of oxygen concentrators: focus on the African scenario</w:t>
      </w:r>
    </w:p>
    <w:p w14:paraId="2B3CA35C" w14:textId="315C213D" w:rsidR="00E978D0" w:rsidRPr="006156C8" w:rsidRDefault="006156C8" w:rsidP="00AB5011">
      <w:pPr>
        <w:pStyle w:val="CETAuthors"/>
        <w:rPr>
          <w:vertAlign w:val="superscript"/>
          <w:lang w:val="it-IT"/>
        </w:rPr>
      </w:pPr>
      <w:r w:rsidRPr="00BE09E7">
        <w:rPr>
          <w:lang w:val="it-IT"/>
        </w:rPr>
        <w:t>Leone Mazzeo</w:t>
      </w:r>
      <w:r w:rsidR="00600535" w:rsidRPr="00BE09E7">
        <w:rPr>
          <w:vertAlign w:val="superscript"/>
          <w:lang w:val="it-IT"/>
        </w:rPr>
        <w:t>a</w:t>
      </w:r>
      <w:r w:rsidR="00BE09E7" w:rsidRPr="00BE09E7">
        <w:rPr>
          <w:vertAlign w:val="superscript"/>
          <w:lang w:val="it-IT"/>
        </w:rPr>
        <w:t>,</w:t>
      </w:r>
      <w:r w:rsidRPr="00BE09E7">
        <w:rPr>
          <w:vertAlign w:val="superscript"/>
          <w:lang w:val="it-IT"/>
        </w:rPr>
        <w:t>*</w:t>
      </w:r>
      <w:r w:rsidRPr="00BE09E7">
        <w:rPr>
          <w:lang w:val="it-IT"/>
        </w:rPr>
        <w:t xml:space="preserve">, </w:t>
      </w:r>
      <w:r w:rsidR="00B3007F">
        <w:rPr>
          <w:lang w:val="it-IT"/>
        </w:rPr>
        <w:t>Tamara Boscarino</w:t>
      </w:r>
      <w:r w:rsidR="00B3007F">
        <w:rPr>
          <w:vertAlign w:val="superscript"/>
          <w:lang w:val="it-IT"/>
        </w:rPr>
        <w:t>b</w:t>
      </w:r>
      <w:r w:rsidR="00600535" w:rsidRPr="00BE09E7">
        <w:rPr>
          <w:lang w:val="it-IT"/>
        </w:rPr>
        <w:t xml:space="preserve">, </w:t>
      </w:r>
      <w:r w:rsidR="00B3007F">
        <w:rPr>
          <w:lang w:val="it-IT"/>
        </w:rPr>
        <w:t>Maria Beatrice Falasconi</w:t>
      </w:r>
      <w:r w:rsidR="00B3007F" w:rsidRPr="00BE09E7">
        <w:rPr>
          <w:vertAlign w:val="superscript"/>
          <w:lang w:val="it-IT"/>
        </w:rPr>
        <w:t>a</w:t>
      </w:r>
      <w:r w:rsidR="00B3007F">
        <w:rPr>
          <w:lang w:val="it-IT"/>
        </w:rPr>
        <w:t>, Stefano Polvi</w:t>
      </w:r>
      <w:r w:rsidR="00B3007F">
        <w:rPr>
          <w:vertAlign w:val="superscript"/>
          <w:lang w:val="it-IT"/>
        </w:rPr>
        <w:t>c</w:t>
      </w:r>
      <w:r w:rsidR="00B3007F">
        <w:rPr>
          <w:lang w:val="it-IT"/>
        </w:rPr>
        <w:t>, Vincenzo Piemonte</w:t>
      </w:r>
      <w:r w:rsidR="00B3007F" w:rsidRPr="00BE09E7">
        <w:rPr>
          <w:vertAlign w:val="superscript"/>
          <w:lang w:val="it-IT"/>
        </w:rPr>
        <w:t>a</w:t>
      </w:r>
      <w:r w:rsidR="00B3007F" w:rsidRPr="00B3007F">
        <w:rPr>
          <w:lang w:val="it-IT"/>
        </w:rPr>
        <w:t xml:space="preserve"> and Leandro Pecchia</w:t>
      </w:r>
      <w:r w:rsidR="00B3007F">
        <w:rPr>
          <w:vertAlign w:val="superscript"/>
          <w:lang w:val="it-IT"/>
        </w:rPr>
        <w:t>b</w:t>
      </w:r>
    </w:p>
    <w:p w14:paraId="07735DFF" w14:textId="53C7434B" w:rsidR="00BE09E7" w:rsidRPr="00BE09E7" w:rsidRDefault="00E978D0" w:rsidP="00E978D0">
      <w:pPr>
        <w:pStyle w:val="CETAddress"/>
      </w:pPr>
      <w:r w:rsidRPr="00B57B36">
        <w:rPr>
          <w:vertAlign w:val="superscript"/>
        </w:rPr>
        <w:t>a</w:t>
      </w:r>
      <w:r w:rsidR="00BE09E7" w:rsidRPr="00BE09E7">
        <w:rPr>
          <w:lang w:val="en-US"/>
        </w:rPr>
        <w:t>Faculty of Science and technology for sustainable Development and One Helt, Unit of Chemical-physics Fundamentals in Chemical Engineering, University Campus Bio-medico of Rome, Via Alvaro del Portillo, 21, 00128 Rome, Italy</w:t>
      </w:r>
      <w:r w:rsidR="00B3007F">
        <w:rPr>
          <w:lang w:val="en-US"/>
        </w:rPr>
        <w:t>;</w:t>
      </w:r>
    </w:p>
    <w:p w14:paraId="1732460D" w14:textId="5B9226B3" w:rsidR="00B3007F" w:rsidRDefault="00BE09E7" w:rsidP="00E978D0">
      <w:pPr>
        <w:pStyle w:val="CETAddress"/>
        <w:rPr>
          <w:szCs w:val="24"/>
        </w:rPr>
      </w:pPr>
      <w:r>
        <w:rPr>
          <w:rFonts w:cs="Arial"/>
          <w:szCs w:val="18"/>
          <w:vertAlign w:val="superscript"/>
        </w:rPr>
        <w:t>b</w:t>
      </w:r>
      <w:r w:rsidR="00B3007F">
        <w:rPr>
          <w:rFonts w:cs="Arial"/>
          <w:szCs w:val="18"/>
          <w:lang w:val="en-US"/>
        </w:rPr>
        <w:t>D</w:t>
      </w:r>
      <w:r w:rsidR="00B3007F" w:rsidRPr="009A2D57">
        <w:rPr>
          <w:szCs w:val="24"/>
        </w:rPr>
        <w:t>epartment of Engineering,</w:t>
      </w:r>
      <w:r w:rsidR="00112031" w:rsidRPr="00112031">
        <w:rPr>
          <w:rFonts w:cs="Arial"/>
          <w:szCs w:val="18"/>
          <w:lang w:val="en-US"/>
        </w:rPr>
        <w:t xml:space="preserve"> </w:t>
      </w:r>
      <w:r w:rsidR="00112031" w:rsidRPr="009915BD">
        <w:rPr>
          <w:rFonts w:cs="Arial"/>
          <w:szCs w:val="18"/>
          <w:lang w:val="en-US"/>
        </w:rPr>
        <w:t>Unit of Intelligent Health Technologies, Sustainable De</w:t>
      </w:r>
      <w:r w:rsidR="00112031">
        <w:rPr>
          <w:rFonts w:cs="Arial"/>
          <w:szCs w:val="18"/>
          <w:lang w:val="en-US"/>
        </w:rPr>
        <w:t>sign Management and Assessment,</w:t>
      </w:r>
      <w:r w:rsidR="00112031">
        <w:rPr>
          <w:szCs w:val="24"/>
        </w:rPr>
        <w:t xml:space="preserve"> </w:t>
      </w:r>
      <w:r w:rsidR="00B3007F" w:rsidRPr="009A2D57">
        <w:rPr>
          <w:szCs w:val="24"/>
        </w:rPr>
        <w:t>University Campus Biomedico of Rom</w:t>
      </w:r>
      <w:r w:rsidR="00B3007F">
        <w:rPr>
          <w:szCs w:val="24"/>
        </w:rPr>
        <w:t xml:space="preserve">e, Via Alvaro del Portillo, 21, </w:t>
      </w:r>
      <w:r w:rsidR="00B3007F" w:rsidRPr="009A2D57">
        <w:rPr>
          <w:szCs w:val="24"/>
        </w:rPr>
        <w:t>00128 Rome, Ita</w:t>
      </w:r>
      <w:r w:rsidR="00B3007F">
        <w:rPr>
          <w:szCs w:val="24"/>
        </w:rPr>
        <w:t>ly;</w:t>
      </w:r>
    </w:p>
    <w:p w14:paraId="4871E0BB" w14:textId="77777777" w:rsidR="00B3007F" w:rsidRDefault="00BE09E7" w:rsidP="00DE08DD">
      <w:pPr>
        <w:pStyle w:val="CETAddress"/>
        <w:rPr>
          <w:szCs w:val="24"/>
          <w:lang w:val="it-IT"/>
        </w:rPr>
      </w:pPr>
      <w:r w:rsidRPr="00B3007F">
        <w:rPr>
          <w:rFonts w:cs="Arial"/>
          <w:szCs w:val="18"/>
          <w:vertAlign w:val="superscript"/>
          <w:lang w:val="it-IT"/>
        </w:rPr>
        <w:t>c</w:t>
      </w:r>
      <w:r w:rsidR="00B3007F">
        <w:rPr>
          <w:rFonts w:cs="Arial"/>
          <w:szCs w:val="18"/>
          <w:lang w:val="it-IT"/>
        </w:rPr>
        <w:t>L</w:t>
      </w:r>
      <w:r w:rsidR="00B3007F" w:rsidRPr="00FE6B52">
        <w:rPr>
          <w:szCs w:val="24"/>
          <w:lang w:val="it-IT"/>
        </w:rPr>
        <w:t>ogic s.r.l.,</w:t>
      </w:r>
      <w:r w:rsidR="00B3007F">
        <w:rPr>
          <w:szCs w:val="24"/>
          <w:lang w:val="it-IT"/>
        </w:rPr>
        <w:t xml:space="preserve">Via Antonio Pigafetta, 1, </w:t>
      </w:r>
      <w:r w:rsidR="00B3007F" w:rsidRPr="00FE6B52">
        <w:rPr>
          <w:szCs w:val="24"/>
          <w:lang w:val="it-IT"/>
        </w:rPr>
        <w:t>Trieste</w:t>
      </w:r>
      <w:r w:rsidR="00B3007F">
        <w:rPr>
          <w:szCs w:val="24"/>
          <w:lang w:val="it-IT"/>
        </w:rPr>
        <w:t xml:space="preserve">, </w:t>
      </w:r>
      <w:r w:rsidR="00B3007F" w:rsidRPr="00FE6B52">
        <w:rPr>
          <w:szCs w:val="24"/>
          <w:lang w:val="it-IT"/>
        </w:rPr>
        <w:t>Ital</w:t>
      </w:r>
      <w:r w:rsidR="00B3007F">
        <w:rPr>
          <w:szCs w:val="24"/>
          <w:lang w:val="it-IT"/>
        </w:rPr>
        <w:t>y</w:t>
      </w:r>
    </w:p>
    <w:p w14:paraId="2E2999C9" w14:textId="10953DD5" w:rsidR="00DE08DD" w:rsidRPr="00B3007F" w:rsidRDefault="00DE08DD" w:rsidP="00DE08DD">
      <w:pPr>
        <w:pStyle w:val="CETAddress"/>
        <w:rPr>
          <w:rFonts w:cs="Arial"/>
          <w:szCs w:val="18"/>
          <w:lang w:val="en-US"/>
        </w:rPr>
      </w:pPr>
      <w:r w:rsidRPr="00B3007F">
        <w:rPr>
          <w:rFonts w:cs="Arial"/>
          <w:szCs w:val="18"/>
          <w:lang w:val="en-US"/>
        </w:rPr>
        <w:t>l.mazzeo@unicampus.it</w:t>
      </w:r>
    </w:p>
    <w:p w14:paraId="37FE344F" w14:textId="77777777" w:rsidR="00DE08DD" w:rsidRPr="00B3007F" w:rsidRDefault="00DE08DD" w:rsidP="000C1F13">
      <w:pPr>
        <w:pStyle w:val="CETBodytext"/>
      </w:pPr>
    </w:p>
    <w:p w14:paraId="7496F373" w14:textId="5EEDF626" w:rsidR="00B3007F" w:rsidRDefault="00B3007F" w:rsidP="000C1F13">
      <w:pPr>
        <w:pStyle w:val="CETBodytext"/>
      </w:pPr>
      <w:r w:rsidRPr="00B3007F">
        <w:t>The property of zeolites to selective remove specific compounds from a fluid mixture was exploited in the medical field of oxygen concentrators for the removal of N2 from air in order to deliver almost pure oxygen to patient under Oxygen Therapy. Rising attention was given for zeolite synthesis from waste materials in order to abate the high costs related to such process. The latter approach constitutes also a valid support for the development of Oxygen Concentrators in rural countries such as the African one. In this work a systematic literature research was performed in order to detect all the low-cost/waste materials adopted in literature as aluminum and silicon sources for the synthesis of zeolites X (NaX) that are the ones used for the design of medical oxygen concentrators. Moreover, the African scenario was analyzed and Coal Fly Ash</w:t>
      </w:r>
      <w:r w:rsidR="00FB19B4">
        <w:t xml:space="preserve"> </w:t>
      </w:r>
      <w:r w:rsidR="00A477D7">
        <w:t xml:space="preserve">, with an estimated production of </w:t>
      </w:r>
      <w:r w:rsidR="00A477D7" w:rsidRPr="003E3DA1">
        <w:rPr>
          <w:lang w:val="en-GB"/>
        </w:rPr>
        <w:t xml:space="preserve">12 Mtons/y </w:t>
      </w:r>
      <w:r w:rsidR="00A477D7">
        <w:rPr>
          <w:lang w:val="en-GB"/>
        </w:rPr>
        <w:t xml:space="preserve">by 2030, </w:t>
      </w:r>
      <w:r w:rsidRPr="00B3007F">
        <w:t>was selected as the best alternative for zeolite synthesis in this country</w:t>
      </w:r>
      <w:r w:rsidR="00A477D7">
        <w:t>.</w:t>
      </w:r>
    </w:p>
    <w:p w14:paraId="476B2F2E" w14:textId="6B3ABED5" w:rsidR="00600535" w:rsidRDefault="00600535" w:rsidP="00600535">
      <w:pPr>
        <w:pStyle w:val="CETHeading1"/>
        <w:rPr>
          <w:lang w:val="en-GB"/>
        </w:rPr>
      </w:pPr>
      <w:r w:rsidRPr="00B57B36">
        <w:rPr>
          <w:lang w:val="en-GB"/>
        </w:rPr>
        <w:t>Introduction</w:t>
      </w:r>
      <w:r w:rsidR="00082589">
        <w:rPr>
          <w:lang w:val="en-GB"/>
        </w:rPr>
        <w:t xml:space="preserve"> </w:t>
      </w:r>
    </w:p>
    <w:p w14:paraId="14EC76C0" w14:textId="481723EF" w:rsidR="00E60E24" w:rsidRPr="00E60E24" w:rsidRDefault="00E60E24" w:rsidP="002B5DB5">
      <w:pPr>
        <w:pStyle w:val="CETBodytext"/>
      </w:pPr>
      <w:r w:rsidRPr="00E60E24">
        <w:t>Zeolites or “molecular sieves” are crystalline aluminosilicates formed by the union of SiO</w:t>
      </w:r>
      <w:r w:rsidRPr="006C6DD1">
        <w:rPr>
          <w:vertAlign w:val="subscript"/>
        </w:rPr>
        <w:t>4</w:t>
      </w:r>
      <w:r w:rsidRPr="00E60E24">
        <w:t xml:space="preserve"> and AlO</w:t>
      </w:r>
      <w:r w:rsidRPr="006C6DD1">
        <w:rPr>
          <w:vertAlign w:val="subscript"/>
        </w:rPr>
        <w:t>4</w:t>
      </w:r>
      <w:r w:rsidRPr="00E60E24">
        <w:t>-type tetrahedrons. The basic structure of Zeolites can be described by the generic formula</w:t>
      </w:r>
    </w:p>
    <w:tbl>
      <w:tblPr>
        <w:tblW w:w="5000" w:type="pct"/>
        <w:tblLook w:val="04A0" w:firstRow="1" w:lastRow="0" w:firstColumn="1" w:lastColumn="0" w:noHBand="0" w:noVBand="1"/>
      </w:tblPr>
      <w:tblGrid>
        <w:gridCol w:w="7984"/>
        <w:gridCol w:w="803"/>
      </w:tblGrid>
      <w:tr w:rsidR="00E60E24" w:rsidRPr="00E60E24" w14:paraId="02EFC6A0" w14:textId="77777777" w:rsidTr="002B5DB5">
        <w:tc>
          <w:tcPr>
            <w:tcW w:w="7984" w:type="dxa"/>
            <w:shd w:val="clear" w:color="auto" w:fill="auto"/>
            <w:vAlign w:val="center"/>
          </w:tcPr>
          <w:p w14:paraId="6E65993B" w14:textId="26F8A436" w:rsidR="00E60E24" w:rsidRPr="00E60E24" w:rsidRDefault="00C340EE" w:rsidP="00E60E24">
            <w:pPr>
              <w:tabs>
                <w:tab w:val="clear" w:pos="7100"/>
              </w:tabs>
              <w:spacing w:after="200" w:line="276" w:lineRule="auto"/>
            </w:pPr>
            <m:oMathPara>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x</m:t>
                    </m:r>
                  </m:sub>
                </m:sSub>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Al</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e>
                    </m:d>
                  </m:e>
                  <m:sub>
                    <m:r>
                      <w:rPr>
                        <w:rFonts w:ascii="Cambria Math" w:hAnsi="Cambria Math"/>
                        <w:lang w:val="en-US"/>
                      </w:rPr>
                      <m:t>x</m:t>
                    </m:r>
                  </m:sub>
                </m:sSub>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Si</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e>
                    </m:d>
                  </m:e>
                  <m:sub>
                    <m:r>
                      <w:rPr>
                        <w:rFonts w:ascii="Cambria Math" w:hAnsi="Cambria Math"/>
                        <w:lang w:val="en-US"/>
                      </w:rPr>
                      <m:t>y</m:t>
                    </m:r>
                  </m:sub>
                </m:sSub>
                <m:r>
                  <w:rPr>
                    <w:rFonts w:ascii="Cambria Math" w:hAnsi="Cambria Math"/>
                    <w:lang w:val="en-US"/>
                  </w:rPr>
                  <m:t>∙c</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r>
                  <w:rPr>
                    <w:rFonts w:ascii="Cambria Math" w:hAnsi="Cambria Math"/>
                    <w:lang w:val="en-US"/>
                  </w:rPr>
                  <m:t>O</m:t>
                </m:r>
              </m:oMath>
            </m:oMathPara>
          </w:p>
        </w:tc>
        <w:tc>
          <w:tcPr>
            <w:tcW w:w="803" w:type="dxa"/>
            <w:shd w:val="clear" w:color="auto" w:fill="auto"/>
            <w:vAlign w:val="center"/>
          </w:tcPr>
          <w:p w14:paraId="4AB45362" w14:textId="77777777" w:rsidR="00E60E24" w:rsidRPr="00E60E24" w:rsidRDefault="00E60E24" w:rsidP="00E60E24">
            <w:pPr>
              <w:tabs>
                <w:tab w:val="clear" w:pos="7100"/>
              </w:tabs>
              <w:spacing w:after="200" w:line="276" w:lineRule="auto"/>
            </w:pPr>
            <w:r w:rsidRPr="00E60E24">
              <w:t>(1)</w:t>
            </w:r>
          </w:p>
        </w:tc>
      </w:tr>
    </w:tbl>
    <w:p w14:paraId="648EA0B3" w14:textId="6734AD53" w:rsidR="00AC7C1B" w:rsidRDefault="00E60E24" w:rsidP="002B5DB5">
      <w:pPr>
        <w:pStyle w:val="CETBodytext"/>
      </w:pPr>
      <w:r w:rsidRPr="00E60E24">
        <w:t xml:space="preserve">where </w:t>
      </w:r>
      <m:oMath>
        <m:r>
          <w:rPr>
            <w:rFonts w:ascii="Cambria Math" w:hAnsi="Cambria Math"/>
          </w:rPr>
          <m:t>x≤y</m:t>
        </m:r>
      </m:oMath>
      <w:r w:rsidRPr="00E60E24">
        <w:t xml:space="preserve"> and </w:t>
      </w:r>
      <m:oMath>
        <m:r>
          <w:rPr>
            <w:rFonts w:ascii="Cambria Math" w:hAnsi="Cambria Math"/>
          </w:rPr>
          <m:t>M</m:t>
        </m:r>
      </m:oMath>
      <w:r w:rsidRPr="00E60E24">
        <w:t xml:space="preserve"> represents the compensation cation (</w:t>
      </w:r>
      <m:oMath>
        <m:sSup>
          <m:sSupPr>
            <m:ctrlPr>
              <w:rPr>
                <w:rFonts w:ascii="Cambria Math" w:hAnsi="Cambria Math"/>
                <w:i/>
              </w:rPr>
            </m:ctrlPr>
          </m:sSupPr>
          <m:e>
            <m:r>
              <w:rPr>
                <w:rFonts w:ascii="Cambria Math" w:hAnsi="Cambria Math"/>
              </w:rPr>
              <m:t>Na</m:t>
            </m:r>
          </m:e>
          <m:sup>
            <m:r>
              <w:rPr>
                <w:rFonts w:ascii="Cambria Math" w:hAnsi="Cambria Math"/>
              </w:rPr>
              <m:t>+</m:t>
            </m:r>
          </m:sup>
        </m:sSup>
      </m:oMath>
      <w:r w:rsidRPr="00E60E24">
        <w:t xml:space="preserve">, </w:t>
      </w:r>
      <m:oMath>
        <m:sSup>
          <m:sSupPr>
            <m:ctrlPr>
              <w:rPr>
                <w:rFonts w:ascii="Cambria Math" w:hAnsi="Cambria Math"/>
                <w:i/>
              </w:rPr>
            </m:ctrlPr>
          </m:sSupPr>
          <m:e>
            <m:r>
              <w:rPr>
                <w:rFonts w:ascii="Cambria Math" w:hAnsi="Cambria Math"/>
              </w:rPr>
              <m:t>K</m:t>
            </m:r>
          </m:e>
          <m:sup>
            <m:r>
              <w:rPr>
                <w:rFonts w:ascii="Cambria Math" w:hAnsi="Cambria Math"/>
              </w:rPr>
              <m:t>+</m:t>
            </m:r>
          </m:sup>
        </m:sSup>
      </m:oMath>
      <w:r w:rsidRPr="00E60E24">
        <w:t xml:space="preserve">, </w:t>
      </w:r>
      <m:oMath>
        <m:sSup>
          <m:sSupPr>
            <m:ctrlPr>
              <w:rPr>
                <w:rFonts w:ascii="Cambria Math" w:hAnsi="Cambria Math"/>
                <w:i/>
              </w:rPr>
            </m:ctrlPr>
          </m:sSupPr>
          <m:e>
            <m:r>
              <w:rPr>
                <w:rFonts w:ascii="Cambria Math" w:hAnsi="Cambria Math"/>
              </w:rPr>
              <m:t>Li</m:t>
            </m:r>
          </m:e>
          <m:sup>
            <m:r>
              <w:rPr>
                <w:rFonts w:ascii="Cambria Math" w:hAnsi="Cambria Math"/>
              </w:rPr>
              <m:t>+</m:t>
            </m:r>
          </m:sup>
        </m:sSup>
        <m:r>
          <w:rPr>
            <w:rFonts w:ascii="Cambria Math" w:hAnsi="Cambria Math"/>
          </w:rPr>
          <m:t>,</m:t>
        </m:r>
      </m:oMath>
      <w:r w:rsidRPr="00E60E24">
        <w:t xml:space="preserve"> </w:t>
      </w:r>
      <m:oMath>
        <m:sSup>
          <m:sSupPr>
            <m:ctrlPr>
              <w:rPr>
                <w:rFonts w:ascii="Cambria Math" w:hAnsi="Cambria Math"/>
                <w:i/>
              </w:rPr>
            </m:ctrlPr>
          </m:sSupPr>
          <m:e>
            <m:r>
              <w:rPr>
                <w:rFonts w:ascii="Cambria Math" w:hAnsi="Cambria Math"/>
              </w:rPr>
              <m:t>Ca</m:t>
            </m:r>
          </m:e>
          <m:sup>
            <m:r>
              <w:rPr>
                <w:rFonts w:ascii="Cambria Math" w:hAnsi="Cambria Math"/>
              </w:rPr>
              <m:t>2+</m:t>
            </m:r>
          </m:sup>
        </m:sSup>
        <m:r>
          <w:rPr>
            <w:rFonts w:ascii="Cambria Math" w:hAnsi="Cambria Math"/>
          </w:rPr>
          <m:t>,</m:t>
        </m:r>
      </m:oMath>
      <w:r w:rsidRPr="00E60E24">
        <w:t xml:space="preserve"> </w:t>
      </w:r>
      <m:oMath>
        <m:sSup>
          <m:sSupPr>
            <m:ctrlPr>
              <w:rPr>
                <w:rFonts w:ascii="Cambria Math" w:hAnsi="Cambria Math"/>
                <w:i/>
              </w:rPr>
            </m:ctrlPr>
          </m:sSupPr>
          <m:e>
            <m:r>
              <w:rPr>
                <w:rFonts w:ascii="Cambria Math" w:hAnsi="Cambria Math"/>
              </w:rPr>
              <m:t>Mg</m:t>
            </m:r>
          </m:e>
          <m:sup>
            <m:r>
              <w:rPr>
                <w:rFonts w:ascii="Cambria Math" w:hAnsi="Cambria Math"/>
              </w:rPr>
              <m:t>2+</m:t>
            </m:r>
          </m:sup>
        </m:sSup>
      </m:oMath>
      <w:r w:rsidRPr="00E60E24">
        <w:t xml:space="preserve"> ecc.) which balances the negative charge introduced by every Al atom. The zeolitic structure can be thought of as an assemblage of polyhedral units made of several SiO</w:t>
      </w:r>
      <w:r w:rsidRPr="00E60E24">
        <w:rPr>
          <w:vertAlign w:val="subscript"/>
        </w:rPr>
        <w:t>4</w:t>
      </w:r>
      <w:r w:rsidRPr="00E60E24">
        <w:t xml:space="preserve"> and AlO</w:t>
      </w:r>
      <w:r w:rsidRPr="00E60E24">
        <w:rPr>
          <w:vertAlign w:val="subscript"/>
        </w:rPr>
        <w:t xml:space="preserve">4 </w:t>
      </w:r>
      <w:r w:rsidRPr="00E60E24">
        <w:t>tetrahedra on which the catalyitic/adsorption active sites are available. Moreover, specific cavities or “windows” define the effective diameter of the zeolite pores and determine the access to the crystalline structure only to selected molecules.</w:t>
      </w:r>
      <w:r>
        <w:t xml:space="preserve"> </w:t>
      </w:r>
      <w:r w:rsidRPr="00E60E24">
        <w:t>Zeolites found wide application in separation processes due to their ability to selective remove specific compounds from a fluid mixture (liquid or gaseous). Such property was exploited in the medical field of oxygen concentrators for the removal of N</w:t>
      </w:r>
      <w:r w:rsidRPr="00E60E24">
        <w:rPr>
          <w:vertAlign w:val="subscript"/>
        </w:rPr>
        <w:t>2</w:t>
      </w:r>
      <w:r w:rsidRPr="00E60E24">
        <w:t xml:space="preserve"> from air in order to deliver almost pure oxygen to patient under Oxygen Therapy. After several years of research, it was find out that the most performant Zeolites for this purpose were the types NaX, LiX and LiLSX (LiX with low Si content Si/Al=1) which are the ones that are currently employed in commercial oxygen concentr</w:t>
      </w:r>
      <w:r w:rsidRPr="00FE599C">
        <w:t>ator</w:t>
      </w:r>
      <w:r w:rsidR="001B67EA">
        <w:t>s.</w:t>
      </w:r>
    </w:p>
    <w:p w14:paraId="59B4E7A2" w14:textId="265B4843" w:rsidR="00AC7C1B" w:rsidRDefault="00E60E24" w:rsidP="002B5DB5">
      <w:pPr>
        <w:pStyle w:val="CETBodytext"/>
      </w:pPr>
      <w:r w:rsidRPr="00E60E24">
        <w:rPr>
          <w:i/>
        </w:rPr>
        <w:t>Solvothermal synthetic method</w:t>
      </w:r>
      <w:r w:rsidRPr="00E60E24">
        <w:t xml:space="preserve"> is a general term which indicates that the zeolite synthesis is occurring in a liquid solvent. Several researches reported a successful synthesis of zeolite using different solvents such as alcohols (e.g., methanol, ethanol, pentanol), ethylene glycol, hydrocarbons and pyridine </w:t>
      </w:r>
      <w:r w:rsidRPr="00E60E24">
        <w:fldChar w:fldCharType="begin" w:fldLock="1"/>
      </w:r>
      <w:r w:rsidR="00CD6671">
        <w:instrText>ADDIN CSL_CITATION {"citationItems":[{"id":"ITEM-1","itemData":{"DOI":"10.1016/j.envadv.2020.100019","ISSN":"26667657","abstract":"Zeolites with the three-dimensional structures occur naturally or can be synthesized in the laboratory. Zeolites have versatile applications such as environmental remediation, catalytic activity, biotechnological application, gas sensing and medicinal applications. Although, naturally occurring zeolites are readily available, nowadays, more emphasis is given on the synthesis of the zeolites due to their easy synthesis in the pure form, better ion exchange capabilities and uniform in size. Recently, much attention has also been paid on how zeolite is being synthesized from low-cost material (e.g., rice husk), particularly, by resolving the major environmental issues. Hence, the main purpose of this review is to make an effective resolution of zeolite synthesis methods together with potential applications in environmental engineering. Among different synthesis methods, hydrothermal method is commonly found to be used widely in the synthesis of various zeolites from inexpensive raw materials such as fly ash, rice husk ash, blast furnace slag, municipal solid waste, paper sludge, lithium slag and kaolin. Besides, future expectation in the field of synthetic zeolites research is also included.","author":[{"dropping-particle":"","family":"Khaleque","given":"Abdul","non-dropping-particle":"","parse-names":false,"suffix":""},{"dropping-particle":"","family":"Alam","given":"Md Masruck","non-dropping-particle":"","parse-names":false,"suffix":""},{"dropping-particle":"","family":"Hoque","given":"Mozammel","non-dropping-particle":"","parse-names":false,"suffix":""},{"dropping-particle":"","family":"Mondal","given":"Shuvodip","non-dropping-particle":"","parse-names":false,"suffix":""},{"dropping-particle":"Bin","family":"Haider","given":"Jahid","non-dropping-particle":"","parse-names":false,"suffix":""},{"dropping-particle":"","family":"Xu","given":"Bentuo","non-dropping-particle":"","parse-names":false,"suffix":""},{"dropping-particle":"","family":"Johir","given":"M. A.H.","non-dropping-particle":"","parse-names":false,"suffix":""},{"dropping-particle":"","family":"Karmakar","given":"Aneek Krishna","non-dropping-particle":"","parse-names":false,"suffix":""},{"dropping-particle":"","family":"Zhou","given":"J. L.","non-dropping-particle":"","parse-names":false,"suffix":""},{"dropping-particle":"","family":"Ahmed","given":"Mohammad Boshir","non-dropping-particle":"","parse-names":false,"suffix":""},{"dropping-particle":"","family":"Moni","given":"Mohammad Ali","non-dropping-particle":"","parse-names":false,"suffix":""}],"container-title":"Environmental Advances","id":"ITEM-1","issue":"August","issued":{"date-parts":[["2020"]]},"publisher":"Elsevier Ltd","title":"Zeolite synthesis from low-cost materials and environmental applications: A review","type":"article-journal","volume":"2"},"uris":["http://www.mendeley.com/documents/?uuid=68f3cf3e-d407-4495-a297-aa36dcbd5535"]}],"mendeley":{"formattedCitation":"(Khaleque et al., 2020)","plainTextFormattedCitation":"(Khaleque et al., 2020)","previouslyFormattedCitation":"(Khaleque et al., 2020)"},"properties":{"noteIndex":0},"schema":"https://github.com/citation-style-language/schema/raw/master/csl-citation.json"}</w:instrText>
      </w:r>
      <w:r w:rsidRPr="00E60E24">
        <w:fldChar w:fldCharType="separate"/>
      </w:r>
      <w:r w:rsidRPr="00E60E24">
        <w:rPr>
          <w:noProof/>
        </w:rPr>
        <w:t>(Khaleque et al., 2020)</w:t>
      </w:r>
      <w:r w:rsidRPr="00E60E24">
        <w:fldChar w:fldCharType="end"/>
      </w:r>
      <w:r w:rsidRPr="00E60E24">
        <w:t xml:space="preserve">. Moreover, when ionic solvents (ionic liquids) are adopted this term is assigned as </w:t>
      </w:r>
      <w:r w:rsidRPr="00E60E24">
        <w:rPr>
          <w:i/>
        </w:rPr>
        <w:t>ionothermal</w:t>
      </w:r>
      <w:r w:rsidRPr="00E60E24">
        <w:t xml:space="preserve">, while when water is employed as solvent it takes the name of </w:t>
      </w:r>
      <w:r w:rsidRPr="00E60E24">
        <w:rPr>
          <w:i/>
        </w:rPr>
        <w:t>hydrothermal</w:t>
      </w:r>
      <w:r w:rsidRPr="00E60E24">
        <w:t xml:space="preserve">. The Hydrothermal Method (HM) is considered one of the least costly for zeolite synthesis </w:t>
      </w:r>
      <w:r w:rsidRPr="00E60E24">
        <w:fldChar w:fldCharType="begin" w:fldLock="1"/>
      </w:r>
      <w:r w:rsidR="00CD6671">
        <w:instrText>ADDIN CSL_CITATION {"citationItems":[{"id":"ITEM-1","itemData":{"DOI":"10.1155/2022/4544104","ISSN":"20484038","abstract":"As a scarce natural resource, the preservation of water quality is of fundamental importance to guarantee its availability for future generations. Due to the increasing industrial activity, effluents are generated with a series of chemical compounds, such as nitrogenous, phosphoric, and organic compounds, heavy metals, and dyes which, if improperly disposed of, contribute to contamination, followed by significant environmental impacts, in addition to the damage to human health. The adsorption technique is an effective approach for removing contaminants from effluents, showing high versatility, due to the use of various materials as adsorbents. Belonging to a wide variety of materials, zeolites reveal to be a promising adsorbent. Zeolites are minerals found in nature or which can be synthesized from industrial residues, standing out in the treatment of contaminated effluents. Zeolite removal efficiency depends on the contaminant to be removed and can reach up to 96% for heavy metals, 90% for phosphoric compounds, 96% for dyes, 80% for nitrogen compounds, and 89% for organics. Aiming at the identification of the more relevant findings and research gaps to advance the use of zeolites in the large-scale treatment of industrial effluents, a review on the recent application of zeolites is needed. This paper presents a global view of zeolites, and a review is conducted on several recent studies using zeolites as adsorbents for the contaminants considered, indicating the main characteristics of the various adsorption systems, demonstrating the particularities of each process, and aiming to reveal useful information to provide future research, in addition to identifying points that need further investigation.","author":[{"dropping-particle":"","family":"Magalhães","given":"Luciano Fernandes","non-dropping-particle":"De","parse-names":false,"suffix":""},{"dropping-particle":"","family":"Silva","given":"Gilberto Rodrigues","non-dropping-particle":"Da","parse-names":false,"suffix":""},{"dropping-particle":"","family":"Peres","given":"Antônio Eduardo Clark","non-dropping-particle":"","parse-names":false,"suffix":""}],"container-title":"Adsorption Science and Technology","id":"ITEM-1","issued":{"date-parts":[["2022"]]},"title":"Zeolite Application in Wastewater Treatment","type":"article-journal","volume":"2022"},"uris":["http://www.mendeley.com/documents/?uuid=7a6ad41e-0a4c-4e9f-960e-a3d5d90993c9"]}],"mendeley":{"formattedCitation":"(De Magalhães et al., 2022)","plainTextFormattedCitation":"(De Magalhães et al., 2022)","previouslyFormattedCitation":"(De Magalhães et al., 2022)"},"properties":{"noteIndex":0},"schema":"https://github.com/citation-style-language/schema/raw/master/csl-citation.json"}</w:instrText>
      </w:r>
      <w:r w:rsidRPr="00E60E24">
        <w:fldChar w:fldCharType="separate"/>
      </w:r>
      <w:r w:rsidRPr="00E60E24">
        <w:rPr>
          <w:noProof/>
        </w:rPr>
        <w:t>(De Magalhães et al., 2022)</w:t>
      </w:r>
      <w:r w:rsidRPr="00E60E24">
        <w:fldChar w:fldCharType="end"/>
      </w:r>
      <w:r w:rsidRPr="00E60E24">
        <w:t xml:space="preserve"> and hence it is one of the most used. It consists of three steps </w:t>
      </w:r>
      <w:r>
        <w:t xml:space="preserve">here explained. 1) </w:t>
      </w:r>
      <w:r w:rsidRPr="00E60E24">
        <w:t>Crystallization</w:t>
      </w:r>
      <w:r>
        <w:t>:</w:t>
      </w:r>
      <w:r w:rsidRPr="00E60E24">
        <w:t xml:space="preserve"> </w:t>
      </w:r>
      <w:r>
        <w:t>a</w:t>
      </w:r>
      <w:r w:rsidRPr="00E60E24">
        <w:t xml:space="preserve"> water solution of silicon and aluminum sources together with mineralizing agents such as OH- and F-, metal cations, and structure-directing agent (usually an organic </w:t>
      </w:r>
      <w:r w:rsidRPr="00E60E24">
        <w:lastRenderedPageBreak/>
        <w:t>surfactant)</w:t>
      </w:r>
      <w:r w:rsidRPr="00E60E24">
        <w:fldChar w:fldCharType="begin" w:fldLock="1"/>
      </w:r>
      <w:r w:rsidR="00CD6671">
        <w:instrText>ADDIN CSL_CITATION {"citationItems":[{"id":"ITEM-1","itemData":{"DOI":"10.1016/B978-0-444-63506-8.00001-X","ISBN":"9780444635068","abstract":"With the development of synthesis chemistry, more and more attentions have been paid toward greener and rational synthesis of materials with desired structures and functions. In this chapter, the greener and designed synthetic strategies of zeolite materials have been presented. Toward the greener synthesis of zeolites, some effective synthetic routes have been explored according to the green chemical synthesis principles and the organic-template-free synthesis, solvent-free synthesis, low toxic and cheap organic-template-directed synthesis, organic SDAs reused and mother-liquor-reused synthesis, microwave-assisted synthesis and ionothermal synthesis have been discussed. Toward the designed synthesis of zeolites, some effective approaches have been proposed by the novel SDA design, charge density mismatch, heteroatom substitution, topotactic conversion, and the like.","author":[{"dropping-particle":"","family":"Liu","given":"J.","non-dropping-particle":"","parse-names":false,"suffix":""},{"dropping-particle":"","family":"Yu","given":"J.","non-dropping-particle":"","parse-names":false,"suffix":""}],"container-title":"Zeolites and Zeolite-like Materials","id":"ITEM-1","issued":{"date-parts":[["2016"]]},"number-of-pages":"1-32","title":"Toward Greener and Designed Synthesis of Zeolite Materials","type":"book"},"uris":["http://www.mendeley.com/documents/?uuid=3c7d17d4-8473-4d03-9190-ff2720bd2e89"]}],"mendeley":{"formattedCitation":"(Liu and Yu, 2016)","plainTextFormattedCitation":"(Liu and Yu, 2016)","previouslyFormattedCitation":"(Liu and Yu, 2016)"},"properties":{"noteIndex":0},"schema":"https://github.com/citation-style-language/schema/raw/master/csl-citation.json"}</w:instrText>
      </w:r>
      <w:r w:rsidRPr="00E60E24">
        <w:fldChar w:fldCharType="separate"/>
      </w:r>
      <w:r w:rsidRPr="00E60E24">
        <w:rPr>
          <w:noProof/>
        </w:rPr>
        <w:t>(Liu and Yu, 2016)</w:t>
      </w:r>
      <w:r w:rsidRPr="00E60E24">
        <w:fldChar w:fldCharType="end"/>
      </w:r>
      <w:r w:rsidRPr="00E60E24">
        <w:t xml:space="preserve"> is prepared and placed into an autoclave reactor. The reaction (crystallization) takes place at a temperature range of 80-150°C at </w:t>
      </w:r>
      <w:r w:rsidR="000F66BF" w:rsidRPr="00E60E24">
        <w:t>autogenous</w:t>
      </w:r>
      <w:r w:rsidRPr="00E60E24">
        <w:t xml:space="preserve"> pressures up to 15 bar </w:t>
      </w:r>
      <w:r w:rsidRPr="00E60E24">
        <w:fldChar w:fldCharType="begin" w:fldLock="1"/>
      </w:r>
      <w:r w:rsidR="00CD6671">
        <w:instrText>ADDIN CSL_CITATION {"citationItems":[{"id":"ITEM-1","itemData":{"DOI":"10.3390/catal10101113","ISSN":"20734344","abstract":"The plastic film residue (PFR) of a plastic waste recycling process was selected as pyrolysis feed. Both thermal and catalytic pyrolysis experiments were performed and coal fly ash (CFA) and X zeolites synthesized from CFA (X/CFA) were used as pyrolysis catalysts. The main goal is to study the effect of low-cost catalysts on yields and quality of pyrolysis oils. NaX/CFA, obtained using the fusion/hydrothermal method, underwent ion exchange followed by calcination in order to produce HX/CFA. Firstly, thermogravimetry and differential scanning calorimetry (TG and DSC, respectively) analyses evaluated the effect of catalysts on the PFR degradation temperature and the process energy demand. Subsequently, pyrolysis was carried out in a bench scale reactor adopting the liquid-phase contact mode. HX/CFA and NaX/CFA reduced the degradation temperature of PFR from 753 to 680 and 744 K, respectively, while the degradation energy from 2.27 to 1.47 and 2.07 MJkg−1, respectively. Pyrolysis runs showed that the highest oil yield (44 wt %) was obtained by HX/CFA, while the main products obtained by thermal pyrolysis were wax and tar. Furthermore, up to 70% of HX/CFA oil was composed by gasoline range hydrocarbons. Finally, the produced gases showed a combustion energy up to 8 times higher than the pyrolysis energy needs.","author":[{"dropping-particle":"","family":"Cocchi","given":"Marco","non-dropping-particle":"","parse-names":false,"suffix":""},{"dropping-particle":"","family":"Angelis","given":"Doina","non-dropping-particle":"De","parse-names":false,"suffix":""},{"dropping-particle":"","family":"Mazzeo","given":"Leone","non-dropping-particle":"","parse-names":false,"suffix":""},{"dropping-particle":"","family":"Nardozi","given":"Piergianni","non-dropping-particle":"","parse-names":false,"suffix":""},{"dropping-particle":"","family":"Piemonte","given":"Vincenzo","non-dropping-particle":"","parse-names":false,"suffix":""},{"dropping-particle":"","family":"Tuffi","given":"Riccardo","non-dropping-particle":"","parse-names":false,"suffix":""},{"dropping-particle":"","family":"Ciprioti","given":"Stefano Vecchio","non-dropping-particle":"","parse-names":false,"suffix":""}],"container-title":"Catalysts","id":"ITEM-1","issue":"10","issued":{"date-parts":[["2020"]]},"page":"1-17","title":"Catalytic pyrolysis of a residual plastic waste using zeolites produced by coal fly ash","type":"article-journal","volume":"10"},"uris":["http://www.mendeley.com/documents/?uuid=e273a0f6-8cc1-4cf4-973f-15c6b9aa7aff"]}],"mendeley":{"formattedCitation":"(Cocchi et al., 2020)","plainTextFormattedCitation":"(Cocchi et al., 2020)","previouslyFormattedCitation":"(Cocchi et al., 2020)"},"properties":{"noteIndex":0},"schema":"https://github.com/citation-style-language/schema/raw/master/csl-citation.json"}</w:instrText>
      </w:r>
      <w:r w:rsidRPr="00E60E24">
        <w:fldChar w:fldCharType="separate"/>
      </w:r>
      <w:r w:rsidRPr="00E60E24">
        <w:rPr>
          <w:noProof/>
        </w:rPr>
        <w:t>(Cocchi et al., 2020)</w:t>
      </w:r>
      <w:r w:rsidRPr="00E60E24">
        <w:fldChar w:fldCharType="end"/>
      </w:r>
      <w:r>
        <w:t>; 2) Filtering step: t</w:t>
      </w:r>
      <w:r w:rsidRPr="00E60E24">
        <w:t>he reaction product is filtered and washed several times in order to collect the solid and remove from it</w:t>
      </w:r>
      <w:r>
        <w:t>s surface the residual reagents; 3) Drying step: t</w:t>
      </w:r>
      <w:r w:rsidRPr="00E60E24">
        <w:t>he material is oven dried</w:t>
      </w:r>
      <w:r>
        <w:t xml:space="preserve">. </w:t>
      </w:r>
    </w:p>
    <w:p w14:paraId="1518D992" w14:textId="41DB9A49" w:rsidR="00AC7C1B" w:rsidRDefault="00AC7C1B" w:rsidP="002B5DB5">
      <w:pPr>
        <w:pStyle w:val="CETBodytext"/>
      </w:pPr>
      <w:r w:rsidRPr="00AC7C1B">
        <w:t>The aim of this work is to detect with a systematic approach all the possible solution for zeolite synthesis starting from a waste raw material.</w:t>
      </w:r>
      <w:r>
        <w:t xml:space="preserve"> Moreover, it was detected the most available waste material in the African region that could be used as both aluminum and silicon sources for zeolite synthesis.</w:t>
      </w:r>
    </w:p>
    <w:p w14:paraId="4F988063" w14:textId="19A969F0" w:rsidR="00543D02" w:rsidRPr="00543D02" w:rsidRDefault="00014EC6" w:rsidP="000250CD">
      <w:pPr>
        <w:pStyle w:val="CETHeading1"/>
        <w:rPr>
          <w:lang w:val="en-GB"/>
        </w:rPr>
      </w:pPr>
      <w:r>
        <w:rPr>
          <w:lang w:val="en-GB"/>
        </w:rPr>
        <w:t>Materials and Methods</w:t>
      </w:r>
    </w:p>
    <w:p w14:paraId="777295F7" w14:textId="3E2A07CC" w:rsidR="00770FC5" w:rsidRPr="00770FC5" w:rsidRDefault="00770FC5" w:rsidP="00770FC5">
      <w:pPr>
        <w:pStyle w:val="CETBodytext"/>
        <w:rPr>
          <w:lang w:val="en-GB"/>
        </w:rPr>
      </w:pPr>
      <w:r w:rsidRPr="00770FC5">
        <w:rPr>
          <w:lang w:val="en-GB"/>
        </w:rPr>
        <w:t xml:space="preserve">The goal of the systematic research was to report all the low-cost/waste materials adopted in literature as </w:t>
      </w:r>
      <w:r w:rsidR="005D79D9" w:rsidRPr="00770FC5">
        <w:rPr>
          <w:lang w:val="en-GB"/>
        </w:rPr>
        <w:t>aluminium</w:t>
      </w:r>
      <w:r w:rsidRPr="00770FC5">
        <w:rPr>
          <w:lang w:val="en-GB"/>
        </w:rPr>
        <w:t xml:space="preserve"> and silicon sources for the synthesis of zeolites X (NaX) </w:t>
      </w:r>
      <w:r>
        <w:rPr>
          <w:lang w:val="en-GB"/>
        </w:rPr>
        <w:t xml:space="preserve">that </w:t>
      </w:r>
      <w:r w:rsidRPr="00770FC5">
        <w:rPr>
          <w:lang w:val="en-GB"/>
        </w:rPr>
        <w:t>are the ones used for the design of medical oxygen concentrators (when necessary with an ion exchange they can become LiX and LiLSX). Relevant works and papers were identified and selected by searching on Scopus database.</w:t>
      </w:r>
    </w:p>
    <w:p w14:paraId="75AE8C05" w14:textId="26F85320" w:rsidR="00770FC5" w:rsidRPr="00770FC5" w:rsidRDefault="00770FC5" w:rsidP="00770FC5">
      <w:pPr>
        <w:pStyle w:val="CETBodytext"/>
        <w:rPr>
          <w:lang w:val="en-GB"/>
        </w:rPr>
      </w:pPr>
      <w:r w:rsidRPr="00770FC5">
        <w:rPr>
          <w:lang w:val="en-GB"/>
        </w:rPr>
        <w:t xml:space="preserve">The first step of the study regarded the input of pertinent key-words that should not exclude for some reason relevant works from the search of the database. Observing the keywords of some relevant papers of the field </w:t>
      </w:r>
      <w:r>
        <w:fldChar w:fldCharType="begin" w:fldLock="1"/>
      </w:r>
      <w:r w:rsidR="0056607B">
        <w:instrText>ADDIN CSL_CITATION {"citationItems":[{"id":"ITEM-1","itemData":{"DOI":"10.1016/j.envadv.2020.100019","ISSN":"26667657","abstract":"Zeolites with the three-dimensional structures occur naturally or can be synthesized in the laboratory. Zeolites have versatile applications such as environmental remediation, catalytic activity, biotechnological application, gas sensing and medicinal applications. Although, naturally occurring zeolites are readily available, nowadays, more emphasis is given on the synthesis of the zeolites due to their easy synthesis in the pure form, better ion exchange capabilities and uniform in size. Recently, much attention has also been paid on how zeolite is being synthesized from low-cost material (e.g., rice husk), particularly, by resolving the major environmental issues. Hence, the main purpose of this review is to make an effective resolution of zeolite synthesis methods together with potential applications in environmental engineering. Among different synthesis methods, hydrothermal method is commonly found to be used widely in the synthesis of various zeolites from inexpensive raw materials such as fly ash, rice husk ash, blast furnace slag, municipal solid waste, paper sludge, lithium slag and kaolin. Besides, future expectation in the field of synthetic zeolites research is also included.","author":[{"dropping-particle":"","family":"Khaleque","given":"Abdul","non-dropping-particle":"","parse-names":false,"suffix":""},{"dropping-particle":"","family":"Alam","given":"Md Masruck","non-dropping-particle":"","parse-names":false,"suffix":""},{"dropping-particle":"","family":"Hoque","given":"Mozammel","non-dropping-particle":"","parse-names":false,"suffix":""},{"dropping-particle":"","family":"Mondal","given":"Shuvodip","non-dropping-particle":"","parse-names":false,"suffix":""},{"dropping-particle":"Bin","family":"Haider","given":"Jahid","non-dropping-particle":"","parse-names":false,"suffix":""},{"dropping-particle":"","family":"Xu","given":"Bentuo","non-dropping-particle":"","parse-names":false,"suffix":""},{"dropping-particle":"","family":"Johir","given":"M. A.H.","non-dropping-particle":"","parse-names":false,"suffix":""},{"dropping-particle":"","family":"Karmakar","given":"Aneek Krishna","non-dropping-particle":"","parse-names":false,"suffix":""},{"dropping-particle":"","family":"Zhou","given":"J. L.","non-dropping-particle":"","parse-names":false,"suffix":""},{"dropping-particle":"","family":"Ahmed","given":"Mohammad Boshir","non-dropping-particle":"","parse-names":false,"suffix":""},{"dropping-particle":"","family":"Moni","given":"Mohammad Ali","non-dropping-particle":"","parse-names":false,"suffix":""}],"container-title":"Environmental Advances","id":"ITEM-1","issue":"August","issued":{"date-parts":[["2020"]]},"publisher":"Elsevier Ltd","title":"Zeolite synthesis from low-cost materials and environmental applications: A review","type":"article-journal","volume":"2"},"uris":["http://www.mendeley.com/documents/?uuid=68f3cf3e-d407-4495-a297-aa36dcbd5535"]},{"id":"ITEM-2","itemData":{"DOI":"10.1016/j.molliq.2018.01.038","ISSN":"01677322","abstract":"Different zeolite nanostructures were synthesized from waste aluminum cans via a low-cost hydrothermal method using different silicon sources. The produced nanostructures were identified using XRD, FT-IR, SEM, and TEM analyses. XRD proved that the samples which synthesized using fumed silica and sodium metasilicate consist of a composite of (analcime, hydroxysodalite, and zeolite P1) and (sodium aluminum silicate hydroxide hydrate and nepheline hydrate), respectively. Moreover, the samples which synthesized using silica gel and tetraethyl orthosilicate composed of LTA zeolite and a composite of (sodium aluminum silicate hydroxide hydrate and zeolite 4A), respectively. The as-prepared zeolite nanostructures were tested in the removal of malachite green dye from aqueous media using a batch method. The results revealed that the adsorption processes fitted well with the pseudo-second-order kinetic model and Langmuir adsorption isotherm. In addition, the mechanism of adsorption processes was controlled by three successive stages, namely inner diffusion, outer diffusion, and pore diffusion processes where the pore diffusion is the rate-determining step. Additionally, thermodynamic parameters showed that the adsorption processes were spontaneous, physisorption, and exothermic.","author":[{"dropping-particle":"","family":"Abdelrahman","given":"Ehab A.","non-dropping-particle":"","parse-names":false,"suffix":""}],"container-title":"Journal of Molecular Liquids","id":"ITEM-2","issued":{"date-parts":[["2018"]]},"page":"72-82","publisher":"Elsevier B.V.","title":"Synthesis of zeolite nanostructures from waste aluminum cans for efficient removal of malachite green dye from aqueous media","type":"article-journal","volume":"253"},"uris":["http://www.mendeley.com/documents/?uuid=e1c9e40f-c7ba-4bda-8927-68cdf8cd2365"]},{"id":"ITEM-3","itemData":{"DOI":"10.1016/j.mcat.2022.112529","author":[{"dropping-particle":"","family":"Schwanke","given":"Anderson J","non-dropping-particle":"","parse-names":false,"suffix":""},{"dropping-particle":"","family":"Maffi","given":"Gabriela M","non-dropping-particle":"","parse-names":false,"suffix":""},{"dropping-particle":"","family":"Sachse","given":"Alexander","non-dropping-particle":"","parse-names":false,"suffix":""}],"id":"ITEM-3","issue":"March","issued":{"date-parts":[["2022"]]},"title":"Total oxidation of benzene over cerium oxide-impregnated two-dimensional MWW zeolites obtained by environmental synthesis using Brazilian rice husk silica agro-industrial waste","type":"article-journal","volume":"529"},"uris":["http://www.mendeley.com/documents/?uuid=250f3158-1b7d-4b15-8455-681291365a74"]},{"id":"ITEM-4","itemData":{"DOI":"10.1016/j.clet.2021.100201","ISSN":"26667908","abstract":"Rice is of great economic, social and cultural importance for many countries. However, rice industry generates rice husk ash (RHA), a low-density silicon-rich waste. The current work studied a way to minimize the impacts of this waste by synthesizing potassium zeolites from RHA. It was not found in the literature studies that have synthesized template-free potassic zeolites from this waste material. Commercial KOH and public supply water were used to approach industrial conditions. Time and temperature of the hydrothermal treatment were evaluated. The synthesized materials were mesoporous and it was identified the formation of potassium zeolites (Chabazite-K and Merlinoite). This zeolite was synthesized using low cost bio-precursors and this material can be potentially used as a potassium fertilizer. Based on this future application, the optimum condition for synthesis was using a 5 mol L−1 KOH solution, 2 mL g−1 solution:RHA ratio, 8 h of reaction time, and 125 °C of temperature reaction.","author":[{"dropping-particle":"","family":"Flores","given":"Camila Gomes","non-dropping-particle":"","parse-names":false,"suffix":""},{"dropping-particle":"","family":"Schneider","given":"Helena","non-dropping-particle":"","parse-names":false,"suffix":""},{"dropping-particle":"","family":"Dornelles","given":"Juliana Silveira","non-dropping-particle":"","parse-names":false,"suffix":""},{"dropping-particle":"","family":"Gomes","given":"Lucas Bonan","non-dropping-particle":"","parse-names":false,"suffix":""},{"dropping-particle":"","family":"Marcilio","given":"Nilson Romeu","non-dropping-particle":"","parse-names":false,"suffix":""},{"dropping-particle":"","family":"Melo","given":"Pedro Juarez","non-dropping-particle":"","parse-names":false,"suffix":""}],"container-title":"Cleaner Engineering and Technology","id":"ITEM-4","issue":"September 2020","issued":{"date-parts":[["2021"]]},"page":"100201","publisher":"Elsevier Ltd","title":"Synthesis of potassium zeolite from rice husk ash as a silicon source","type":"article-journal","volume":"4"},"uris":["http://www.mendeley.com/documents/?uuid=cefb8636-f914-4dcb-b02f-aeb93eaf8e12"]},{"id":"ITEM-5","itemData":{"DOI":"10.4209/aaqr.2019.12.0651","ISSN":"20711409","abstract":"SOx, NOx, COx, volatile organic compounds (VOCs), and Hg vapor directly and indirectly harm the atmospheric environment and human health by contributing to the formation of photochemical smog, acid rain, and haze and posing risks of potential toxicity (e.g., carcinogenicity). Therefore, effectively controlling and reducing the pollution caused by these chemicals is critical, and to that end, several methods have been developed, among which adsorption is one of the most common and effective techniques. As adsorption materials, zeolites show great potential in reducing air pollution. Moreover, coal fly ash (CFA)-based zeolite synthesis enables the simultaneous treatment of air and solid waste pollution. In this study, the progress of recent years in research on zeolite synthesis by CFA is reviewed, and the challenges besetting this method are discussed. In addition, we examine the application of CFA-based zeolites in removing or minimizing harmful gases. As we enter an era of utilizing disposed waste, developing efficient and low-cost materials for the removal of harmful gases may require improving the synthesis of high-purity, high-performance fly ash zeolite materials.","author":[{"dropping-particle":"","family":"Ren","given":"Xiaoyu","non-dropping-particle":"","parse-names":false,"suffix":""},{"dropping-particle":"","family":"Qu","given":"Ruiyang","non-dropping-particle":"","parse-names":false,"suffix":""},{"dropping-particle":"","family":"Liu","given":"Shaojun","non-dropping-particle":"","parse-names":false,"suffix":""},{"dropping-particle":"","family":"Zhao","given":"Haitao","non-dropping-particle":"","parse-names":false,"suffix":""},{"dropping-particle":"","family":"Wu","given":"Weihong","non-dropping-particle":"","parse-names":false,"suffix":""},{"dropping-particle":"","family":"Song","given":"Hao","non-dropping-particle":"","parse-names":false,"suffix":""},{"dropping-particle":"","family":"Zheng","given":"Chenghang","non-dropping-particle":"","parse-names":false,"suffix":""},{"dropping-particle":"","family":"Wu","given":"Xuecheng","non-dropping-particle":"","parse-names":false,"suffix":""},{"dropping-particle":"","family":"Gao","given":"Xiang","non-dropping-particle":"","parse-names":false,"suffix":""}],"container-title":"Aerosol and Air Quality Research","id":"ITEM-5","issue":"5","issued":{"date-parts":[["2020"]]},"page":"1127-1144","title":"Synthesis of zeolites from coal fly ash for the removal of harmful gaseous pollutants: A review","type":"article-journal","volume":"20"},"uris":["http://www.mendeley.com/documents/?uuid=524c12da-e6f3-4028-a92b-0266c48e7513"]}],"mendeley":{"formattedCitation":"(Abdelrahman, 2018; Flores et al., 2021; Khaleque et al., 2020; Ren et al., 2020b; Schwanke et al., 2022)","plainTextFormattedCitation":"(Abdelrahman, 2018; Flores et al., 2021; Khaleque et al., 2020; Ren et al., 2020b; Schwanke et al., 2022)","previouslyFormattedCitation":"(Abdelrahman, 2018; Flores et al., 2021; Khaleque et al., 2020; Ren et al., 2020b; Schwanke et al., 2022)"},"properties":{"noteIndex":0},"schema":"https://github.com/citation-style-language/schema/raw/master/csl-citation.json"}</w:instrText>
      </w:r>
      <w:r>
        <w:fldChar w:fldCharType="separate"/>
      </w:r>
      <w:r w:rsidR="005D79D9" w:rsidRPr="005D79D9">
        <w:rPr>
          <w:noProof/>
        </w:rPr>
        <w:t>(Abdelrahman, 2018; Flores et al., 2021; Khaleque et al., 2020; Ren et al., 2020b; Schwanke et al., 2022)</w:t>
      </w:r>
      <w:r>
        <w:fldChar w:fldCharType="end"/>
      </w:r>
      <w:r>
        <w:t xml:space="preserve"> </w:t>
      </w:r>
      <w:r w:rsidRPr="00770FC5">
        <w:rPr>
          <w:lang w:val="en-GB"/>
        </w:rPr>
        <w:t>the words “zeolite”, “synthesis”, “low-cost”, “waste”, always appear between the Title, the abstract or the keywords of the articles. For this reason, boolean combinations of the aforementioned words were chosen for the research. The research was conducted in September 2022.</w:t>
      </w:r>
    </w:p>
    <w:p w14:paraId="2CDB23C6" w14:textId="795E4B30" w:rsidR="00770FC5" w:rsidRPr="00770FC5" w:rsidRDefault="00770FC5" w:rsidP="00770FC5">
      <w:pPr>
        <w:pStyle w:val="CETBodytext"/>
        <w:rPr>
          <w:lang w:val="en-GB"/>
        </w:rPr>
      </w:pPr>
      <w:r w:rsidRPr="00770FC5">
        <w:rPr>
          <w:lang w:val="en-GB"/>
        </w:rPr>
        <w:t>The number of works found was 108. At this point the following criteria of selection (also shown as a schematic flow cha</w:t>
      </w:r>
      <w:r>
        <w:rPr>
          <w:lang w:val="en-GB"/>
        </w:rPr>
        <w:t>rt in Figure 1</w:t>
      </w:r>
      <w:r w:rsidRPr="00770FC5">
        <w:rPr>
          <w:lang w:val="en-GB"/>
        </w:rPr>
        <w:t xml:space="preserve">) were implemented: </w:t>
      </w:r>
    </w:p>
    <w:p w14:paraId="6DF81BDF" w14:textId="39B2E33A" w:rsidR="00770FC5" w:rsidRPr="00770FC5" w:rsidRDefault="00770FC5" w:rsidP="00770FC5">
      <w:pPr>
        <w:pStyle w:val="CETBodytext"/>
        <w:numPr>
          <w:ilvl w:val="0"/>
          <w:numId w:val="32"/>
        </w:numPr>
        <w:rPr>
          <w:lang w:val="en-GB"/>
        </w:rPr>
      </w:pPr>
      <w:r w:rsidRPr="00770FC5">
        <w:rPr>
          <w:lang w:val="en-GB"/>
        </w:rPr>
        <w:t>The research was limited for paper published in the last 10 years (2012). The actual number of documents was 92;</w:t>
      </w:r>
    </w:p>
    <w:p w14:paraId="62523C03" w14:textId="1998E630" w:rsidR="00770FC5" w:rsidRPr="00770FC5" w:rsidRDefault="00770FC5" w:rsidP="00770FC5">
      <w:pPr>
        <w:pStyle w:val="CETBodytext"/>
        <w:numPr>
          <w:ilvl w:val="0"/>
          <w:numId w:val="32"/>
        </w:numPr>
        <w:rPr>
          <w:lang w:val="en-GB"/>
        </w:rPr>
      </w:pPr>
      <w:r w:rsidRPr="00770FC5">
        <w:rPr>
          <w:lang w:val="en-GB"/>
        </w:rPr>
        <w:t>The subject areas of Business, management and Accounting, Mathematics, Computer science, Earth and planetary Sciences, Pharmacology, Toxicology and Pharmaceutics were excluded because considered out of topic. The actual number of documents was 79;</w:t>
      </w:r>
    </w:p>
    <w:p w14:paraId="07D51EA1" w14:textId="2D66EF62" w:rsidR="00770FC5" w:rsidRPr="00770FC5" w:rsidRDefault="00770FC5" w:rsidP="00770FC5">
      <w:pPr>
        <w:pStyle w:val="CETBodytext"/>
        <w:numPr>
          <w:ilvl w:val="0"/>
          <w:numId w:val="32"/>
        </w:numPr>
        <w:rPr>
          <w:lang w:val="en-GB"/>
        </w:rPr>
      </w:pPr>
      <w:r w:rsidRPr="00770FC5">
        <w:rPr>
          <w:lang w:val="en-GB"/>
        </w:rPr>
        <w:t xml:space="preserve">3.Conference papers and conference reviews were omitted since conference works are partial findings of full articles. The number of resulting documents was 73. </w:t>
      </w:r>
    </w:p>
    <w:p w14:paraId="036AF1F3" w14:textId="2E27DC8C" w:rsidR="00770FC5" w:rsidRDefault="00770FC5" w:rsidP="00770FC5">
      <w:pPr>
        <w:pStyle w:val="CETBodytext"/>
        <w:numPr>
          <w:ilvl w:val="0"/>
          <w:numId w:val="32"/>
        </w:numPr>
        <w:rPr>
          <w:lang w:val="en-GB"/>
        </w:rPr>
      </w:pPr>
      <w:r w:rsidRPr="00770FC5">
        <w:rPr>
          <w:lang w:val="en-GB"/>
        </w:rPr>
        <w:t>The Title of each article (and when needed the abstract) was carefully screened to verify that it effectively deals with the synthesis of zeolite from a waste material. The number of resulting documents was 30.</w:t>
      </w:r>
    </w:p>
    <w:p w14:paraId="1E848F77" w14:textId="77777777" w:rsidR="00770FC5" w:rsidRDefault="00770FC5" w:rsidP="00770FC5">
      <w:pPr>
        <w:pStyle w:val="CETBodytext"/>
        <w:jc w:val="center"/>
      </w:pPr>
      <w:r w:rsidRPr="00770FC5">
        <w:rPr>
          <w:noProof/>
        </w:rPr>
        <w:drawing>
          <wp:inline distT="0" distB="0" distL="0" distR="0" wp14:anchorId="1F869D84" wp14:editId="172562B6">
            <wp:extent cx="1488558" cy="2645169"/>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r="60542"/>
                    <a:stretch/>
                  </pic:blipFill>
                  <pic:spPr bwMode="auto">
                    <a:xfrm>
                      <a:off x="0" y="0"/>
                      <a:ext cx="1502806" cy="2670488"/>
                    </a:xfrm>
                    <a:prstGeom prst="rect">
                      <a:avLst/>
                    </a:prstGeom>
                    <a:noFill/>
                    <a:ln>
                      <a:noFill/>
                    </a:ln>
                    <a:extLst>
                      <a:ext uri="{53640926-AAD7-44D8-BBD7-CCE9431645EC}">
                        <a14:shadowObscured xmlns:a14="http://schemas.microsoft.com/office/drawing/2010/main"/>
                      </a:ext>
                    </a:extLst>
                  </pic:spPr>
                </pic:pic>
              </a:graphicData>
            </a:graphic>
          </wp:inline>
        </w:drawing>
      </w:r>
    </w:p>
    <w:p w14:paraId="6EECCDB5" w14:textId="44A77C7C" w:rsidR="00770FC5" w:rsidRDefault="00770FC5" w:rsidP="005D79D9">
      <w:pPr>
        <w:pStyle w:val="CETBodytext"/>
        <w:jc w:val="center"/>
      </w:pPr>
      <w:r w:rsidRPr="00B57B36">
        <w:t xml:space="preserve">Figure 1: </w:t>
      </w:r>
      <w:r w:rsidRPr="00770FC5">
        <w:rPr>
          <w:lang w:val="en-GB"/>
        </w:rPr>
        <w:t>Flow chart of literature search:</w:t>
      </w:r>
      <w:r>
        <w:rPr>
          <w:lang w:val="en-GB"/>
        </w:rPr>
        <w:t xml:space="preserve"> </w:t>
      </w:r>
      <w:r w:rsidRPr="00770FC5">
        <w:rPr>
          <w:lang w:val="en-GB"/>
        </w:rPr>
        <w:t>inclusion and exclusion criteria</w:t>
      </w:r>
      <w:r>
        <w:rPr>
          <w:lang w:val="en-GB"/>
        </w:rPr>
        <w:t>.</w:t>
      </w:r>
      <w:r w:rsidR="005D79D9">
        <w:t xml:space="preserve"> </w:t>
      </w:r>
    </w:p>
    <w:p w14:paraId="65910B0E" w14:textId="685F7E1B" w:rsidR="004E1DFB" w:rsidRDefault="00BA343F" w:rsidP="00BA343F">
      <w:pPr>
        <w:pStyle w:val="CETHeading1"/>
      </w:pPr>
      <w:r>
        <w:t>Results and discussion</w:t>
      </w:r>
    </w:p>
    <w:p w14:paraId="3993CB97" w14:textId="691AED45" w:rsidR="005D79D9" w:rsidRPr="005D79D9" w:rsidRDefault="005D79D9" w:rsidP="005D79D9">
      <w:pPr>
        <w:pStyle w:val="CETBodytext"/>
        <w:rPr>
          <w:lang w:val="en-GB"/>
        </w:rPr>
      </w:pPr>
      <w:r>
        <w:rPr>
          <w:lang w:val="en-GB"/>
        </w:rPr>
        <w:t>In this</w:t>
      </w:r>
      <w:r w:rsidRPr="005D79D9">
        <w:rPr>
          <w:lang w:val="en-GB"/>
        </w:rPr>
        <w:t xml:space="preserve"> section were </w:t>
      </w:r>
      <w:r>
        <w:rPr>
          <w:lang w:val="en-GB"/>
        </w:rPr>
        <w:t>described</w:t>
      </w:r>
      <w:r w:rsidRPr="005D79D9">
        <w:rPr>
          <w:lang w:val="en-GB"/>
        </w:rPr>
        <w:t xml:space="preserve"> all the </w:t>
      </w:r>
      <w:r>
        <w:rPr>
          <w:lang w:val="en-GB"/>
        </w:rPr>
        <w:t xml:space="preserve">most relevant </w:t>
      </w:r>
      <w:r w:rsidRPr="005D79D9">
        <w:rPr>
          <w:lang w:val="en-GB"/>
        </w:rPr>
        <w:t>materials available for zeolite synthesis. All the waste materials used as Aluminium and silicon sources</w:t>
      </w:r>
      <w:r>
        <w:rPr>
          <w:lang w:val="en-GB"/>
        </w:rPr>
        <w:t xml:space="preserve"> collected </w:t>
      </w:r>
      <w:r w:rsidRPr="005D79D9">
        <w:rPr>
          <w:lang w:val="en-GB"/>
        </w:rPr>
        <w:t xml:space="preserve">according to the systematic article criteria selected were </w:t>
      </w:r>
      <w:r>
        <w:rPr>
          <w:lang w:val="en-GB"/>
        </w:rPr>
        <w:t>reported</w:t>
      </w:r>
      <w:r w:rsidR="001B67EA">
        <w:rPr>
          <w:lang w:val="en-GB"/>
        </w:rPr>
        <w:t xml:space="preserve"> in Table 1</w:t>
      </w:r>
      <w:r w:rsidRPr="005D79D9">
        <w:rPr>
          <w:lang w:val="en-GB"/>
        </w:rPr>
        <w:t xml:space="preserve"> together with their corresponding type of zeolite synthetized and solvo-thermal treatment working conditions.</w:t>
      </w:r>
    </w:p>
    <w:p w14:paraId="6E76AA48" w14:textId="04AEBA96" w:rsidR="005D79D9" w:rsidRDefault="005D79D9" w:rsidP="005D79D9">
      <w:pPr>
        <w:pStyle w:val="CETheadingx"/>
      </w:pPr>
      <w:r>
        <w:lastRenderedPageBreak/>
        <w:t>Waste Materials</w:t>
      </w:r>
    </w:p>
    <w:p w14:paraId="25630E73" w14:textId="23D249A7" w:rsidR="005D79D9" w:rsidRDefault="005D79D9" w:rsidP="005D79D9">
      <w:pPr>
        <w:pStyle w:val="CETHeadingxx"/>
      </w:pPr>
      <w:r>
        <w:t>Coal Fly Ash (CFA)</w:t>
      </w:r>
    </w:p>
    <w:p w14:paraId="36B9A51D" w14:textId="0AA1D061" w:rsidR="005D79D9" w:rsidRPr="005D79D9" w:rsidRDefault="005D79D9" w:rsidP="005D79D9">
      <w:pPr>
        <w:pStyle w:val="CETBodytext"/>
      </w:pPr>
      <w:r w:rsidRPr="005D79D9">
        <w:t>Coal fly ash (CFA</w:t>
      </w:r>
      <w:r w:rsidR="00D467ED">
        <w:t xml:space="preserve">) is a by-product of coal combustion. Typically, </w:t>
      </w:r>
      <w:r w:rsidR="00D467ED" w:rsidRPr="005D79D9">
        <w:t>5–20 wt.% of feed coal</w:t>
      </w:r>
      <w:r w:rsidR="00D467ED">
        <w:t xml:space="preserve"> turns into ash during the combustion process. F</w:t>
      </w:r>
      <w:r w:rsidR="00D467ED" w:rsidRPr="005D79D9">
        <w:t>ine fly ash</w:t>
      </w:r>
      <w:r w:rsidR="00D467ED">
        <w:t xml:space="preserve"> is captured </w:t>
      </w:r>
      <w:r w:rsidR="00D467ED" w:rsidRPr="005D79D9">
        <w:t>from flue gas and collected by electrostatic or mechanical precipitation</w:t>
      </w:r>
      <w:r w:rsidR="00D467ED">
        <w:t xml:space="preserve"> represents </w:t>
      </w:r>
      <w:r w:rsidR="00D467ED" w:rsidRPr="005D79D9">
        <w:t>85–95 wt.% of the total ash generated</w:t>
      </w:r>
      <w:r w:rsidR="00D467ED">
        <w:t xml:space="preserve"> </w:t>
      </w:r>
      <w:r w:rsidR="00D467ED" w:rsidRPr="005D79D9">
        <w:fldChar w:fldCharType="begin" w:fldLock="1"/>
      </w:r>
      <w:r w:rsidR="0056607B">
        <w:instrText>ADDIN CSL_CITATION {"citationItems":[{"id":"ITEM-1","itemData":{"DOI":"10.1016/j.earscirev.2014.11.016","ISSN":"00128252","abstract":"Coal fly ash, an industrial by-product, is derived from coal combustion in thermal power plants. It is one of the most complex anthropogenic materials, and its improper disposal has become an environmental concern and resulted in a waste of recoverable resources. There is a pressing and ongoing need to develop new recycling methods for coal fly ash. The present review first describes the generation, physicochemical properties and hazards of coal fly ash at the global level, and then focuses on its current and potential applications, including use in the soil amelioration, construction industry, ceramic industry, catalysis, depth separation, zeolite synthesis, etc. Finally, the advantages and disadvantages of these applications, the mode of fly ash utilization worldwide and directions for future research are considered.","author":[{"dropping-particle":"","family":"Yao","given":"Z. T.","non-dropping-particle":"","parse-names":false,"suffix":""},{"dropping-particle":"","family":"Ji","given":"X. S.","non-dropping-particle":"","parse-names":false,"suffix":""},{"dropping-particle":"","family":"Sarker","given":"P. K.","non-dropping-particle":"","parse-names":false,"suffix":""},{"dropping-particle":"","family":"Tang","given":"J. H.","non-dropping-particle":"","parse-names":false,"suffix":""},{"dropping-particle":"","family":"Ge","given":"L. Q.","non-dropping-particle":"","parse-names":false,"suffix":""},{"dropping-particle":"","family":"Xia","given":"M. S.","non-dropping-particle":"","parse-names":false,"suffix":""},{"dropping-particle":"","family":"Xi","given":"Y. Q.","non-dropping-particle":"","parse-names":false,"suffix":""}],"container-title":"Earth-Science Reviews","id":"ITEM-1","issued":{"date-parts":[["2015"]]},"page":"105-121","title":"A comprehensive review on the applications of coal fly ash","type":"article-journal","volume":"141"},"uris":["http://www.mendeley.com/documents/?uuid=643feb2f-9ee5-4949-ad0f-9501f4848b23"]}],"mendeley":{"formattedCitation":"(Yao et al., 2015)","plainTextFormattedCitation":"(Yao et al., 2015)","previouslyFormattedCitation":"(Yao et al., 2015)"},"properties":{"noteIndex":0},"schema":"https://github.com/citation-style-language/schema/raw/master/csl-citation.json"}</w:instrText>
      </w:r>
      <w:r w:rsidR="00D467ED" w:rsidRPr="005D79D9">
        <w:fldChar w:fldCharType="separate"/>
      </w:r>
      <w:r w:rsidR="00D467ED" w:rsidRPr="005D79D9">
        <w:rPr>
          <w:noProof/>
        </w:rPr>
        <w:t>(Yao et al., 2015)</w:t>
      </w:r>
      <w:r w:rsidR="00D467ED" w:rsidRPr="005D79D9">
        <w:fldChar w:fldCharType="end"/>
      </w:r>
      <w:r w:rsidR="00D467ED">
        <w:t xml:space="preserve">. </w:t>
      </w:r>
      <w:r w:rsidR="0056607B">
        <w:t xml:space="preserve">The release of large amounts of CFA (coal fly ash) can cause air pollution and harm to human health. Consequently, there is a pressing need for appropriate CFA disposal. Currently, CFA is predominantly utilized as building materials, in the form of cement or concrete. </w:t>
      </w:r>
      <w:r w:rsidRPr="005D79D9">
        <w:t>The main components of CFA are Si- and Al-containing compounds, which are similar to zeolite. Hence, CFA is conducive to the synthesis of zeolite.</w:t>
      </w:r>
    </w:p>
    <w:p w14:paraId="11817166" w14:textId="401350BA" w:rsidR="0056607B" w:rsidRDefault="005D79D9" w:rsidP="005D79D9">
      <w:pPr>
        <w:pStyle w:val="CETBodytext"/>
      </w:pPr>
      <w:r w:rsidRPr="005D79D9">
        <w:t xml:space="preserve">In this systematic research it was found out that </w:t>
      </w:r>
      <w:r w:rsidRPr="00C00F7D">
        <w:t>9</w:t>
      </w:r>
      <w:r w:rsidRPr="005D79D9">
        <w:t xml:space="preserve"> articles </w:t>
      </w:r>
      <w:r w:rsidRPr="005D79D9">
        <w:rPr>
          <w:lang w:val="en-GB"/>
        </w:rPr>
        <w:t>dealt</w:t>
      </w:r>
      <w:r w:rsidRPr="005D79D9">
        <w:t xml:space="preserve"> with the synthesis of zeolites from coal fly ash. Zeolite A was successfully synthetized from Coal fly ash by Angaru et al. </w:t>
      </w:r>
      <w:r w:rsidRPr="005D79D9">
        <w:fldChar w:fldCharType="begin" w:fldLock="1"/>
      </w:r>
      <w:r w:rsidR="0056607B">
        <w:instrText>ADDIN CSL_CITATION {"citationItems":[{"id":"ITEM-1","itemData":{"DOI":"10.1016/j.chemosphere.2020.128889","ISSN":"18791298","PMID":"33187656","abstract":"Heavy metals contamination of water is one of the environmental issue globally. Thus prepared fly ash–based zeolite (FZA)–supported nano zerovalent iron and nickel (nZVI/Ni@FZA) bimetallic composite from low-cost fly ash waste for the potential treatment of anion (Cr(VI) and cation Cu(II)) heavy metals from industrial effluents at pH 3 and 5, respectively in this study. The systematic interaction between FZA and nZVI/Ni and the adsorptive removal mechanism was studied. The mean surface area of the nZVI/Ni@FZA (154.11 m2/g) was much greater than that of the FZA (46.6 m2/g) and nZVI (4.76 m2/g) independently, as determined by BET-N2 measurements. The effect of influence factors on the removal of Cr(VI) and Cu(II) by nZVI/Ni@FZA, such as pH effect, initial concentration effect, time effect, temperature effect, coexisting metals, and ionic strength, and cumulative loading ability, were discussed. The maximum adsorption capacity of nZVI/Ni@FZA was 48.31 mg/g and 147.06 mg/g towards Cr(VI) and Cu(II), respectively. These were higher than those of nZVI@FZA and FZA. It demonstrated that Ni could play an important role in enhancing the reduction ability of nZVI. Furthermore, isothermal and kinetic results revealed that both heavy metal adsorption processes were rate limiting monolayer Langmuir adsorption on homogeneous surfaces. Thermodynamic results suggested that the adsorptive removal of metal ions was endothermic with spontaneity. The applicability of nZVI/Ni@FZA on real industrial wastewater treatment results demonstrate that the concentration of heavy metals were removed under the acceptable standard levels. Further the adsorption capacity of nZVI/Ni@FZA was higher than the nZVI@FZA and FZA. The overall results demonstrated that nZVI/Ni@FZA was a promising, efficient, and economically feasible sorbent for potential wastewater treatment. Moreover this is first report on the preparation nZVI/Ni@FZA bimetallic composite.","author":[{"dropping-particle":"","family":"Angaru","given":"Ganesh Kumar Reddy","non-dropping-particle":"","parse-names":false,"suffix":""},{"dropping-particle":"","family":"Choi","given":"Yu Lim","non-dropping-particle":"","parse-names":false,"suffix":""},{"dropping-particle":"","family":"Lingamdinne","given":"Lakshmi Prasanna","non-dropping-particle":"","parse-names":false,"suffix":""},{"dropping-particle":"","family":"Choi","given":"Jong Soo","non-dropping-particle":"","parse-names":false,"suffix":""},{"dropping-particle":"","family":"Kim","given":"Dong Su","non-dropping-particle":"","parse-names":false,"suffix":""},{"dropping-particle":"","family":"Koduru","given":"Janardhan Reddy","non-dropping-particle":"","parse-names":false,"suffix":""},{"dropping-particle":"","family":"Yang","given":"Jae Kyu","non-dropping-particle":"","parse-names":false,"suffix":""},{"dropping-particle":"","family":"Chang","given":"Yoon Young","non-dropping-particle":"","parse-names":false,"suffix":""}],"container-title":"Chemosphere","id":"ITEM-1","issued":{"date-parts":[["2021"]]},"page":"128889","publisher":"Elsevier Ltd","title":"Facile synthesis of economical feasible fly ash–based zeolite–supported nano zerovalent iron and nickel bimetallic composite for the potential removal of heavy metals from industrial effluents","type":"article-journal","volume":"267"},"uris":["http://www.mendeley.com/documents/?uuid=b4322afe-5502-4863-bbe2-3598bc8e0f86"]}],"mendeley":{"formattedCitation":"(Angaru et al., 2021)","plainTextFormattedCitation":"(Angaru et al., 2021)","previouslyFormattedCitation":"(Angaru et al., 2021)"},"properties":{"noteIndex":0},"schema":"https://github.com/citation-style-language/schema/raw/master/csl-citation.json"}</w:instrText>
      </w:r>
      <w:r w:rsidRPr="005D79D9">
        <w:fldChar w:fldCharType="separate"/>
      </w:r>
      <w:r w:rsidRPr="005D79D9">
        <w:rPr>
          <w:noProof/>
        </w:rPr>
        <w:t>(Angaru et al., 2021)</w:t>
      </w:r>
      <w:r w:rsidRPr="005D79D9">
        <w:fldChar w:fldCharType="end"/>
      </w:r>
      <w:r w:rsidRPr="005D79D9">
        <w:t xml:space="preserve"> following the procedure of Choi et al. </w:t>
      </w:r>
      <w:r w:rsidRPr="005D79D9">
        <w:fldChar w:fldCharType="begin" w:fldLock="1"/>
      </w:r>
      <w:r w:rsidR="0056607B">
        <w:instrText>ADDIN CSL_CITATION {"citationItems":[{"id":"ITEM-1","itemData":{"DOI":"10.14478/ace.2019.1096","ISSN":"12250112","abstract":"Na-X and Na-A zeolites that give high adsorption capacity for heavy metals in an aqueous system were synthesized from the coal fly ash obtained from a thermoelectric power plant using a fusion method. The characteristics and Cu(II) adsorption capacity of the synthetic zeolites were also compared to those of using a commercial zeolite. For the selection of optimum conditions of zeolite synthesis, the effects of major parameters in the fusion method such as a dosage ratio of NaOH, aging time, hydrothermal reaction time, and also the dosage ratio of NaAlO2 (Na-A) on the characteristics and Cu(II) adsorption capacity of the synthetic zeolites were studied. For the analysis of characteristics of the synthetic zeolites, X-ray diffraction (XRD), cation exchange capacity (CEC), Brunaue-Emmett-Teller (BET) and scanning electron microscopy (SEM) were used. The optimum conditions for the synthesis of zeolites with a high adsorption capacity for cationic heavy metals including Cu(II) were the aging time of 6 h, hydrothermal reaction time of 6 h and NaOH and NaAlO2 dosage ratio of 1.5 and 0.5 (Na-A), respectively. According to the Langmuir isotherm test, maximum Cu(II) adsorption capacities of the synthetic and commercial Na-X and Na-A zeolites were found to be 90.1, 105.26, 102.05, and 109.89 mg/g, respectively. This indicates that the adsorption capacity of synthetic zeolites was comparable to commercial ones. The results of this study also suggest that the coal fly ash can be potentially used as a raw material for the zeolite synthesis.","author":[{"dropping-particle":"","family":"Choi","given":"Yu Lim","non-dropping-particle":"","parse-names":false,"suffix":""},{"dropping-particle":"","family":"Angaru","given":"Ganesh Kumar Reddy","non-dropping-particle":"","parse-names":false,"suffix":""},{"dropping-particle":"","family":"Kim","given":"Dong Su","non-dropping-particle":"","parse-names":false,"suffix":""},{"dropping-particle":"","family":"Ahn","given":"Hye Young","non-dropping-particle":"","parse-names":false,"suffix":""},{"dropping-particle":"","family":"Kim","given":"Dae Ho","non-dropping-particle":"","parse-names":false,"suffix":""},{"dropping-particle":"","family":"Choi","given":"Chi Dong","non-dropping-particle":"","parse-names":false,"suffix":""},{"dropping-particle":"","family":"Reddy","given":"Kodoru Janardhan","non-dropping-particle":"","parse-names":false,"suffix":""},{"dropping-particle":"","family":"Yang","given":"Jae Kyu","non-dropping-particle":"","parse-names":false,"suffix":""},{"dropping-particle":"","family":"Chang","given":"Yoon Young","non-dropping-particle":"","parse-names":false,"suffix":""}],"container-title":"Applied Chemistry for Engineering","id":"ITEM-1","issue":"6","issued":{"date-parts":[["2019"]]},"page":"749-756","title":"Preparation of na-x and na-a zeolites from coal fly ash in a thermoelectric power plant and comparison of the adsorption characteristics for cu(Ii) with a commercial zeolite","type":"article-journal","volume":"30"},"uris":["http://www.mendeley.com/documents/?uuid=80b3de76-34dd-443d-99f7-212ac0bb380d"]}],"mendeley":{"formattedCitation":"(Choi et al., 2019)","plainTextFormattedCitation":"(Choi et al., 2019)","previouslyFormattedCitation":"(Choi et al., 2019)"},"properties":{"noteIndex":0},"schema":"https://github.com/citation-style-language/schema/raw/master/csl-citation.json"}</w:instrText>
      </w:r>
      <w:r w:rsidRPr="005D79D9">
        <w:fldChar w:fldCharType="separate"/>
      </w:r>
      <w:r w:rsidRPr="005D79D9">
        <w:rPr>
          <w:noProof/>
        </w:rPr>
        <w:t>(Choi et al., 2019)</w:t>
      </w:r>
      <w:r w:rsidRPr="005D79D9">
        <w:fldChar w:fldCharType="end"/>
      </w:r>
      <w:r w:rsidRPr="005D79D9">
        <w:t xml:space="preserve"> which obtained also Zeolite X using the same method. Yadav et al. </w:t>
      </w:r>
      <w:r w:rsidRPr="005D79D9">
        <w:fldChar w:fldCharType="begin" w:fldLock="1"/>
      </w:r>
      <w:r w:rsidR="0056607B">
        <w:instrText>ADDIN CSL_CITATION {"citationItems":[{"id":"ITEM-1","itemData":{"DOI":"10.1080/2374068X.2021.1927640","ISSN":"23740698","abstract":"Coal fly ash (CFA) is one of the major global pollutants, which is continuously invading a huge amount of land every year; consequently, there is depletion of barren land. Even, in the 21st century, a hundred per cent utilisation of fly ash is not achieved. Here, in the present research work, fly ash is processed initially with the mineral acids followed by the alkali treatment under optimised conditions. The alkali treatment of fly ash revealed the formation of geopolymers like the structure of variable shapes and sizes. The confirmation and identification of the final desilicated product were done by infrared spectroscopy i.e. (FT-IR), X-ray diffraction (XRD), X-Ray fluorescence (XRF), Field Emission Scanning Electron Microscopy (FESEM-EDS) and Transmission Electron Microscopy (TEM). The size of the zeolitic product was varying from 60 to 120 nm in width and 80 to 700 nm in length. While the shape of the particles was varying from spherical to needle and rod-shaped. The current method suggested the transformation of fly ash waste into the zeolite product. The synthesis of such particles from fly ash makes the process and product economical and eco-friendly by providing a safe and environment-friendly disposal of fly ash.","author":[{"dropping-particle":"","family":"Yadav","given":"Virendra Kumar","non-dropping-particle":"","parse-names":false,"suffix":""},{"dropping-particle":"","family":"Suriyaprabha","given":"R.","non-dropping-particle":"","parse-names":false,"suffix":""},{"dropping-particle":"","family":"Inwati","given":"Gajendra Kumar","non-dropping-particle":"","parse-names":false,"suffix":""},{"dropping-particle":"","family":"Gupta","given":"Nitin","non-dropping-particle":"","parse-names":false,"suffix":""},{"dropping-particle":"","family":"Singh","given":"Bijendra","non-dropping-particle":"","parse-names":false,"suffix":""},{"dropping-particle":"","family":"Lal","given":"Chagan","non-dropping-particle":"","parse-names":false,"suffix":""},{"dropping-particle":"","family":"Kumar","given":"Pankaj","non-dropping-particle":"","parse-names":false,"suffix":""},{"dropping-particle":"","family":"Godha","given":"Meena","non-dropping-particle":"","parse-names":false,"suffix":""},{"dropping-particle":"","family":"Kalasariya","given":"Haresh","non-dropping-particle":"","parse-names":false,"suffix":""}],"container-title":"Advances in Materials and Processing Technologies","id":"ITEM-1","issue":"00","issued":{"date-parts":[["2021"]]},"page":"1-19","publisher":"Taylor &amp; Francis","title":"A Noble and Economical Method for the Synthesis of Low Cost Zeolites From Coal Fly Ash Waste","type":"article-journal","volume":"00"},"uris":["http://www.mendeley.com/documents/?uuid=08d1d55e-4014-48ab-a503-816d603e9979"]}],"mendeley":{"formattedCitation":"(Yadav et al., 2021)","plainTextFormattedCitation":"(Yadav et al., 2021)","previouslyFormattedCitation":"(Yadav et al., 2021)"},"properties":{"noteIndex":0},"schema":"https://github.com/citation-style-language/schema/raw/master/csl-citation.json"}</w:instrText>
      </w:r>
      <w:r w:rsidRPr="005D79D9">
        <w:fldChar w:fldCharType="separate"/>
      </w:r>
      <w:r w:rsidRPr="005D79D9">
        <w:rPr>
          <w:noProof/>
        </w:rPr>
        <w:t>(Yadav et al., 2021)</w:t>
      </w:r>
      <w:r w:rsidRPr="005D79D9">
        <w:fldChar w:fldCharType="end"/>
      </w:r>
      <w:r w:rsidRPr="005D79D9">
        <w:t xml:space="preserve"> used for the same purpose an hydrothermal method conducted at 95°C for 16 h (in this work the type of zeolite obtained was not specified). Submicron Zeolite Y was obtained by Ren et al. </w:t>
      </w:r>
      <w:r w:rsidRPr="005D79D9">
        <w:fldChar w:fldCharType="begin" w:fldLock="1"/>
      </w:r>
      <w:r w:rsidR="0056607B">
        <w:instrText>ADDIN CSL_CITATION {"citationItems":[{"id":"ITEM-1","itemData":{"DOI":"10.1016/j.micromeso.2019.109940","ISSN":"13871811","abstract":"The large emission of coal fly ash (CFA) brings a series of environmental and health problems. Therefore, it is extremely necessary and significant to explore efficient ways to reuse fly ash. Zeolitization of CFA provides a potential alternative for creating high-added-value products from this hazardous solid waste. But the synthesis of zeolite from CFA is still a long way from industrialization. In this paper, a single-phase submicron zeolite Y (FAZ-Y3) was successfully synthesized from CFA via the alkali fusion hydrothermal method without the use of any organic structure guide agents. Results indicated that the type and purity of zeolite greatly depended on the preparation parameters and zeolite P was the major competitive phase. With an average size of approximately 250 nm, FAZ-Y3 possessing a specific surface area of 386.9 m2 g−1 and crystallinity of 92.73% was prepared at 80 °C for 12 h by adding the inorganic liquid-phase directing agent and exhibited excellent thermal stability. The product was then applied to acetone adsorption. It was found that Langmuir and Bangham model could better describe the experimental data and internal diffusion was the main resistance of mass transfer. The adsorption capacity of FAZ-Y3 could reach approximately 82% of that for the commercial zeolite Y (CZ-Y) and it also possessed considerable regenerability property. The results of this study provided a foundation for the synthesis of a low-cost adsorbent for controlling the emission of volatile organic compounds.","author":[{"dropping-particle":"","family":"Ren","given":"Xiaoyu","non-dropping-particle":"","parse-names":false,"suffix":""},{"dropping-particle":"","family":"Liu","given":"Shaojun","non-dropping-particle":"","parse-names":false,"suffix":""},{"dropping-particle":"","family":"Qu","given":"Ruiyang","non-dropping-particle":"","parse-names":false,"suffix":""},{"dropping-particle":"","family":"Xiao","given":"Lifeng","non-dropping-particle":"","parse-names":false,"suffix":""},{"dropping-particle":"","family":"Hu","given":"Pin","non-dropping-particle":"","parse-names":false,"suffix":""},{"dropping-particle":"","family":"Song","given":"Hao","non-dropping-particle":"","parse-names":false,"suffix":""},{"dropping-particle":"","family":"Wu","given":"Weihong","non-dropping-particle":"","parse-names":false,"suffix":""},{"dropping-particle":"","family":"Zheng","given":"Chenghang","non-dropping-particle":"","parse-names":false,"suffix":""},{"dropping-particle":"","family":"Wu","given":"Xuecheng","non-dropping-particle":"","parse-names":false,"suffix":""},{"dropping-particle":"","family":"Gao","given":"Xiang","non-dropping-particle":"","parse-names":false,"suffix":""}],"container-title":"Microporous and Mesoporous Materials","id":"ITEM-1","issue":"December 2019","issued":{"date-parts":[["2020"]]},"page":"109940","publisher":"Elsevier Inc.","title":"Synthesis and characterization of single-phase submicron zeolite Y from coal fly ash and its potential application for acetone adsorption","type":"article-journal","volume":"295"},"uris":["http://www.mendeley.com/documents/?uuid=a8f93c32-dbcf-4501-b1fd-bf7ae2ffde86"]}],"mendeley":{"formattedCitation":"(Ren et al., 2020a)","plainTextFormattedCitation":"(Ren et al., 2020a)","previouslyFormattedCitation":"(Ren et al., 2020a)"},"properties":{"noteIndex":0},"schema":"https://github.com/citation-style-language/schema/raw/master/csl-citation.json"}</w:instrText>
      </w:r>
      <w:r w:rsidRPr="005D79D9">
        <w:fldChar w:fldCharType="separate"/>
      </w:r>
      <w:r w:rsidRPr="005D79D9">
        <w:rPr>
          <w:noProof/>
        </w:rPr>
        <w:t>(Ren et al., 2020a)</w:t>
      </w:r>
      <w:r w:rsidRPr="005D79D9">
        <w:fldChar w:fldCharType="end"/>
      </w:r>
      <w:r w:rsidRPr="005D79D9">
        <w:t xml:space="preserve"> using the hydrothermal method at 80°C for 12 h. NaA and Na-P1 zeolites were synthetized using an hydrothermal method at 90°C for 16h and 80°C for 36h respectively by Goscianska et al. </w:t>
      </w:r>
      <w:r w:rsidRPr="005D79D9">
        <w:fldChar w:fldCharType="begin" w:fldLock="1"/>
      </w:r>
      <w:r w:rsidR="0056607B">
        <w:instrText>ADDIN CSL_CITATION {"citationItems":[{"id":"ITEM-1","itemData":{"DOI":"10.1016/j.jcis.2017.11.003","ISSN":"0021-9797","author":[{"dropping-particle":"","family":"Goscianska","given":"Joanna","non-dropping-particle":"","parse-names":false,"suffix":""},{"dropping-particle":"","family":"Ptaszkowska-koniarz","given":"Magdalena","non-dropping-particle":"","parse-names":false,"suffix":""},{"dropping-particle":"","family":"Frankowski","given":"Marcin","non-dropping-particle":"","parse-names":false,"suffix":""},{"dropping-particle":"","family":"Franus","given":"Malgorzata","non-dropping-particle":"","parse-names":false,"suffix":""},{"dropping-particle":"","family":"Panek","given":"Rafal","non-dropping-particle":"","parse-names":false,"suffix":""},{"dropping-particle":"","family":"Franus","given":"Wojciech","non-dropping-particle":"","parse-names":false,"suffix":""}],"container-title":"Journal of Colloid And Interface Science","id":"ITEM-1","issued":{"date-parts":[["2018"]]},"page":"72-81","publisher":"Elsevier Inc.","title":"Journal of Colloid and Interface Science Removal of phosphate from water by lanthanum-modified zeolites obtained from fly ash","type":"article-journal","volume":"513"},"uris":["http://www.mendeley.com/documents/?uuid=2efa53e1-97c7-41b1-830f-4a6afca93774"]}],"mendeley":{"formattedCitation":"(Goscianska et al., 2018)","plainTextFormattedCitation":"(Goscianska et al., 2018)","previouslyFormattedCitation":"(Goscianska et al., 2018)"},"properties":{"noteIndex":0},"schema":"https://github.com/citation-style-language/schema/raw/master/csl-citation.json"}</w:instrText>
      </w:r>
      <w:r w:rsidRPr="005D79D9">
        <w:fldChar w:fldCharType="separate"/>
      </w:r>
      <w:r w:rsidRPr="005D79D9">
        <w:rPr>
          <w:noProof/>
        </w:rPr>
        <w:t>(Goscianska et al., 2018)</w:t>
      </w:r>
      <w:r w:rsidRPr="005D79D9">
        <w:fldChar w:fldCharType="end"/>
      </w:r>
      <w:r w:rsidRPr="005D79D9">
        <w:t xml:space="preserve"> using fly ash belonging to class F (in the ASTM C 618–08 classification) according to their chemical composition. Moreover, coal fly ash was used to synthetize zeolite with an hydrothermal method by Maria Visa </w:t>
      </w:r>
      <w:r w:rsidRPr="005D79D9">
        <w:fldChar w:fldCharType="begin" w:fldLock="1"/>
      </w:r>
      <w:r w:rsidR="0056607B">
        <w:instrText>ADDIN CSL_CITATION {"citationItems":[{"id":"ITEM-1","itemData":{"DOI":"10.1016/j.powtec.2016.02.019","ISSN":"1873328X","abstract":"Waste management and water quality are two of the main problems that humanity faces nowadays. Increased urbanization and industrialization lead to excessive release of wastes into the environment, including fly ash resulted from coal combustion. Fly ash reuse in developing low cost, efficient adsorbents of zeolite-type could support wastewater treatment according to the concept wastes for waste treatment. The ashes converted in zeolite materials were collected from two Combined Heat and Power Plants (CET Brasov and DEVA) from Romania. The zeolite materials were characterized by AFM, XRD, FT-IR, SEM, BET and surface energy measurements to outline the crystalline and morphology modifications. The zeolite-type substrates were obtained by using the fly ashes modified through hydrothermal processes using a low concentration of NaOH, and were further used for heavy metals removal (Cd2+, Ni2+, Cu2+, Zn2+, Pb2+) from synthetic solutions with mono-, bi-, and five-cations. In order to obtain maximum efficiency during the heavy metals removal of the adsorption conditions (contact time, optimum amount of substrate and initial concentration) were optimized. These parameters were further used in the thermodynamic and kinetic modelling of the adsorption processes. Correlated with the surface structure, composition and morphology, the kinetic adsorption mechanisms and the substrate capacities are further discussed.","author":[{"dropping-particle":"","family":"Visa","given":"Maria","non-dropping-particle":"","parse-names":false,"suffix":""}],"container-title":"Powder Technology","id":"ITEM-1","issued":{"date-parts":[["2016"]]},"page":"338-347","publisher":"Elsevier B.V.","title":"Synthesis and characterization of new zeolite materials obtained from fly ash for heavy metals removal in advanced wastewater treatment","type":"article-journal","volume":"294"},"uris":["http://www.mendeley.com/documents/?uuid=b4f4aafa-ae5b-409a-a6a2-b115130e0976"]}],"mendeley":{"formattedCitation":"(Visa, 2016)","plainTextFormattedCitation":"(Visa, 2016)","previouslyFormattedCitation":"(Visa, 2016)"},"properties":{"noteIndex":0},"schema":"https://github.com/citation-style-language/schema/raw/master/csl-citation.json"}</w:instrText>
      </w:r>
      <w:r w:rsidRPr="005D79D9">
        <w:fldChar w:fldCharType="separate"/>
      </w:r>
      <w:r w:rsidRPr="005D79D9">
        <w:rPr>
          <w:noProof/>
        </w:rPr>
        <w:t>(Visa, 2016)</w:t>
      </w:r>
      <w:r w:rsidRPr="005D79D9">
        <w:fldChar w:fldCharType="end"/>
      </w:r>
      <w:r w:rsidRPr="005D79D9">
        <w:t xml:space="preserve"> and Sun et al. </w:t>
      </w:r>
      <w:r w:rsidRPr="005D79D9">
        <w:fldChar w:fldCharType="begin" w:fldLock="1"/>
      </w:r>
      <w:r w:rsidR="0056607B">
        <w:instrText>ADDIN CSL_CITATION {"citationItems":[{"id":"ITEM-1","itemData":{"DOI":"10.1002/jctb.2377","ISSN":"02682575","abstract":"BACKGROUND: The removal of cationic dyes from wastewater is of great importance. Three zeolites synthesized from coal fly ashes (ZFAs) were investigated as adsorbents to remove methylene blue (MB), a cationic dye, from aqueous solutions. Experiments were conducted using the batch adsorption technique under different conditions of initial dye concentration, adsorbent dose, solution pH, and salt concentration. RESULTS: The adsorption isotherm data of MB on ZFAs were fitted well to the Langmuir model. The maximum adsorption capacities ofMBby the three ZFAs, calculated using the Langmuir equation, ranged from 23.70 to 50.51 mg g-1. Theadsorption of MB by ZFA was essentially due to electrostatic forces. The measurement of zeta potential indicated that ZFA had a lower surface charge at alkaline pH, resulting in enhanced removal of MB with increasing pH. MB was highly competitive compared with Na+, leading to only a &lt;6% reduction in adsorption in the presence of NaCl up to 1.0mol L-1. Regeneration of used ZFA was achieved by thermal treatment. In this study, 90-105% adsorption capacity of fresh ZFA was recovered by heating at 450°C for 2 h. CONCLUSION: The experimental results suggest that ZFA could be employed as an adsorbent in the removal of cationic dyes from wastewater, and the adsorptive ability of used ZFA can be recovered by thermal treatment. © 2010 Society of Chemical Industry.","author":[{"dropping-particle":"","family":"Sun","given":"Zhi","non-dropping-particle":"","parse-names":false,"suffix":""},{"dropping-particle":"","family":"Li","given":"Chunjie","non-dropping-particle":"","parse-names":false,"suffix":""},{"dropping-particle":"","family":"Wu","given":"Deyi","non-dropping-particle":"","parse-names":false,"suffix":""}],"container-title":"Journal of Chemical Technology and Biotechnology","id":"ITEM-1","issue":"6","issued":{"date-parts":[["2010"]]},"page":"845-850","title":"Removal of methylene blue from aqueous solution by adsorption onto zeolite synthesized from coal fly ash and its thermal regeneration","type":"article-journal","volume":"85"},"uris":["http://www.mendeley.com/documents/?uuid=ac796547-ce70-45ab-bb05-5d1d81ca7756"]}],"mendeley":{"formattedCitation":"(Sun et al., 2010)","plainTextFormattedCitation":"(Sun et al., 2010)","previouslyFormattedCitation":"(Sun et al., 2010)"},"properties":{"noteIndex":0},"schema":"https://github.com/citation-style-language/schema/raw/master/csl-citation.json"}</w:instrText>
      </w:r>
      <w:r w:rsidRPr="005D79D9">
        <w:fldChar w:fldCharType="separate"/>
      </w:r>
      <w:r w:rsidRPr="005D79D9">
        <w:rPr>
          <w:noProof/>
        </w:rPr>
        <w:t>(Sun et al., 2010)</w:t>
      </w:r>
      <w:r w:rsidRPr="005D79D9">
        <w:fldChar w:fldCharType="end"/>
      </w:r>
      <w:r w:rsidRPr="005D79D9">
        <w:t xml:space="preserve">. A zeolite precursor for the synthesis of a zeolite-reduced graphene oxide composite was obtained by Soni et al. </w:t>
      </w:r>
      <w:r w:rsidRPr="005D79D9">
        <w:fldChar w:fldCharType="begin" w:fldLock="1"/>
      </w:r>
      <w:r w:rsidR="0056607B">
        <w:instrText>ADDIN CSL_CITATION {"citationItems":[{"id":"ITEM-1","itemData":{"DOI":"10.1016/j.chemosphere.2018.11.203","ISSN":"18791298","PMID":"30553210","abstract":"A zeolite-reduced graphene oxide (ZrGO) based composite was synthesized to remove arsenic from water. To make a low-cost adsorbent, zeolite was synthesized using an inexpensive waste material; fly ash, which was further used to produce the ZrGO composite. Fourier transform infrared spectroscopy (FTIR), Scanning electron microscopy (SEM), and Raman spectra were used to characterize the morphology and surface composition of the synthesized materials. Synthesized materials: zeolite, rGO and ZrGO were evaluated as an adsorbent to remove arsenic from water. The results indicated that all three were able to adsorb arsenic from water but the removal efficiency of ZrGO was the best as it was able to bring down the arsenic concentration within the WHO permissible limits. The maximum adsorption capacity for 100 μg/L of initial arsenic concentration was found to be 49.23 μg/g. Results indicate that pseudo second order kinetics describes the arsenic adsorption on ZrGO. Adsorption isotherm study for ZrGO shows best fit for Redlich-Peterson model of adsorption.","author":[{"dropping-particle":"","family":"Soni","given":"Richa","non-dropping-particle":"","parse-names":false,"suffix":""},{"dropping-particle":"","family":"Shukla","given":"Dericks Praise","non-dropping-particle":"","parse-names":false,"suffix":""}],"container-title":"Chemosphere","id":"ITEM-1","issued":{"date-parts":[["2019"]]},"page":"504-509","publisher":"Elsevier Ltd","title":"Synthesis of fly ash based zeolite-reduced graphene oxide composite and its evaluation as an adsorbent for arsenic removal","type":"article-journal","volume":"219"},"uris":["http://www.mendeley.com/documents/?uuid=d4a443dc-6f84-4e2f-a99c-0dbadc8bd0fa"]}],"mendeley":{"formattedCitation":"(Soni and Shukla, 2019)","plainTextFormattedCitation":"(Soni and Shukla, 2019)","previouslyFormattedCitation":"(Soni and Shukla, 2019)"},"properties":{"noteIndex":0},"schema":"https://github.com/citation-style-language/schema/raw/master/csl-citation.json"}</w:instrText>
      </w:r>
      <w:r w:rsidRPr="005D79D9">
        <w:fldChar w:fldCharType="separate"/>
      </w:r>
      <w:r w:rsidRPr="005D79D9">
        <w:rPr>
          <w:noProof/>
        </w:rPr>
        <w:t>(Soni and Shukla, 2019)</w:t>
      </w:r>
      <w:r w:rsidRPr="005D79D9">
        <w:fldChar w:fldCharType="end"/>
      </w:r>
      <w:r w:rsidRPr="005D79D9">
        <w:t xml:space="preserve"> using an hydrothermal method at 90°C for 6 h. Among all the works collected, it was found the review of Ren et al. </w:t>
      </w:r>
      <w:r w:rsidRPr="005D79D9">
        <w:fldChar w:fldCharType="begin" w:fldLock="1"/>
      </w:r>
      <w:r w:rsidR="0056607B">
        <w:instrText>ADDIN CSL_CITATION {"citationItems":[{"id":"ITEM-1","itemData":{"DOI":"10.4209/aaqr.2019.12.0651","ISSN":"20711409","abstract":"SOx, NOx, COx, volatile organic compounds (VOCs), and Hg vapor directly and indirectly harm the atmospheric environment and human health by contributing to the formation of photochemical smog, acid rain, and haze and posing risks of potential toxicity (e.g., carcinogenicity). Therefore, effectively controlling and reducing the pollution caused by these chemicals is critical, and to that end, several methods have been developed, among which adsorption is one of the most common and effective techniques. As adsorption materials, zeolites show great potential in reducing air pollution. Moreover, coal fly ash (CFA)-based zeolite synthesis enables the simultaneous treatment of air and solid waste pollution. In this study, the progress of recent years in research on zeolite synthesis by CFA is reviewed, and the challenges besetting this method are discussed. In addition, we examine the application of CFA-based zeolites in removing or minimizing harmful gases. As we enter an era of utilizing disposed waste, developing efficient and low-cost materials for the removal of harmful gases may require improving the synthesis of high-purity, high-performance fly ash zeolite materials.","author":[{"dropping-particle":"","family":"Ren","given":"Xiaoyu","non-dropping-particle":"","parse-names":false,"suffix":""},{"dropping-particle":"","family":"Qu","given":"Ruiyang","non-dropping-particle":"","parse-names":false,"suffix":""},{"dropping-particle":"","family":"Liu","given":"Shaojun","non-dropping-particle":"","parse-names":false,"suffix":""},{"dropping-particle":"","family":"Zhao","given":"Haitao","non-dropping-particle":"","parse-names":false,"suffix":""},{"dropping-particle":"","family":"Wu","given":"Weihong","non-dropping-particle":"","parse-names":false,"suffix":""},{"dropping-particle":"","family":"Song","given":"Hao","non-dropping-particle":"","parse-names":false,"suffix":""},{"dropping-particle":"","family":"Zheng","given":"Chenghang","non-dropping-particle":"","parse-names":false,"suffix":""},{"dropping-particle":"","family":"Wu","given":"Xuecheng","non-dropping-particle":"","parse-names":false,"suffix":""},{"dropping-particle":"","family":"Gao","given":"Xiang","non-dropping-particle":"","parse-names":false,"suffix":""}],"container-title":"Aerosol and Air Quality Research","id":"ITEM-1","issue":"5","issued":{"date-parts":[["2020"]]},"page":"1127-1144","title":"Synthesis of zeolites from coal fly ash for the removal of harmful gaseous pollutants: A review","type":"article-journal","volume":"20"},"uris":["http://www.mendeley.com/documents/?uuid=524c12da-e6f3-4028-a92b-0266c48e7513"]}],"mendeley":{"formattedCitation":"(Ren et al., 2020b)","plainTextFormattedCitation":"(Ren et al., 2020b)","previouslyFormattedCitation":"(Ren et al., 2020b)"},"properties":{"noteIndex":0},"schema":"https://github.com/citation-style-language/schema/raw/master/csl-citation.json"}</w:instrText>
      </w:r>
      <w:r w:rsidRPr="005D79D9">
        <w:fldChar w:fldCharType="separate"/>
      </w:r>
      <w:r w:rsidRPr="005D79D9">
        <w:rPr>
          <w:noProof/>
        </w:rPr>
        <w:t>(Ren et al., 2020b)</w:t>
      </w:r>
      <w:r w:rsidRPr="005D79D9">
        <w:fldChar w:fldCharType="end"/>
      </w:r>
      <w:r w:rsidRPr="005D79D9">
        <w:t xml:space="preserve"> on the synthesis of zeolites from coal fly ash which includes several other works on the same topic.</w:t>
      </w:r>
    </w:p>
    <w:p w14:paraId="36D07DBD" w14:textId="4744556B" w:rsidR="005D79D9" w:rsidRPr="005D79D9" w:rsidRDefault="005D79D9" w:rsidP="005D79D9">
      <w:pPr>
        <w:pStyle w:val="CETBodytext"/>
      </w:pPr>
      <w:r w:rsidRPr="005D79D9">
        <w:t>The previous works were al</w:t>
      </w:r>
      <w:r w:rsidR="00057E8C">
        <w:t>l</w:t>
      </w:r>
      <w:r w:rsidRPr="005D79D9">
        <w:t xml:space="preserve"> performed using the hydrothermal method. Instead, Bin Shi and Qing Chang </w:t>
      </w:r>
      <w:r w:rsidRPr="005D79D9">
        <w:fldChar w:fldCharType="begin" w:fldLock="1"/>
      </w:r>
      <w:r w:rsidR="0056607B">
        <w:instrText>ADDIN CSL_CITATION {"citationItems":[{"id":"ITEM-1","itemData":{"DOI":"10.1049/mna2.12083","ISSN":"17500443","abstract":"A solvent-free process was used to synthesize high-purity zeolite Y from fly ash. Different from the traditional two-step method, fly ash was activated efficiently by mixed alkali of NaOH and Na2CO3 at 750 °C for 2 h. For prepared zeolite Y, the composition, phase structure, morphology, specific surface areas and ammonium adsorption were evaluated comprehensively. The results show that a single phase zeolite Y with octahedral structure and an average diameter of 2.5 μm is obtained. The Brunauer–Emmett–Teller surface area is as high as 503.34 m2/g. Ammonium adsorption isotherm model on obtained zeolite Y was more consistent with the Langmuir model (R2&gt; 0.99). And the maximum adsorption capacity is 18.6 mg/g. It can be concluded that the study provides an economic process to utilize fly ash for the synthesis of zeolite Y, which is an excellent adsorbent to remove ammonium. In addition, this study provides an eco-friendly approach to synthesize low-cost zeolite Y from solid waste, which is of excellent adsorption for ammonium removal.","author":[{"dropping-particle":"","family":"Shi","given":"Bin","non-dropping-particle":"","parse-names":false,"suffix":""},{"dropping-particle":"","family":"Chang","given":"Qing","non-dropping-particle":"","parse-names":false,"suffix":""}],"container-title":"Micro and Nano Letters","id":"ITEM-1","issue":"11","issued":{"date-parts":[["2021"]]},"page":"540-545","title":"Green synthesis of fly ash-based zeolite Y by mixed alkali fusion method","type":"article-journal","volume":"16"},"uris":["http://www.mendeley.com/documents/?uuid=018f4dc1-3ad8-4f98-8d52-23c939392054"]}],"mendeley":{"formattedCitation":"(Shi and Chang, 2021)","plainTextFormattedCitation":"(Shi and Chang, 2021)","previouslyFormattedCitation":"(Shi and Chang, 2021)"},"properties":{"noteIndex":0},"schema":"https://github.com/citation-style-language/schema/raw/master/csl-citation.json"}</w:instrText>
      </w:r>
      <w:r w:rsidRPr="005D79D9">
        <w:fldChar w:fldCharType="separate"/>
      </w:r>
      <w:r w:rsidRPr="005D79D9">
        <w:rPr>
          <w:noProof/>
        </w:rPr>
        <w:t>(Shi and Chang, 2021)</w:t>
      </w:r>
      <w:r w:rsidRPr="005D79D9">
        <w:fldChar w:fldCharType="end"/>
      </w:r>
      <w:r w:rsidRPr="005D79D9">
        <w:t xml:space="preserve"> used coal fly ash for the production of Zeolite Y adopting a </w:t>
      </w:r>
      <w:r w:rsidRPr="00057E8C">
        <w:t>solvent-free crystallization (SFC).</w:t>
      </w:r>
      <w:r w:rsidRPr="005D79D9">
        <w:t xml:space="preserve"> In this case the fly ash constitutes both a silicon and aluminum source but extra Si was added to obtain the desired Si/Al ratio to obtain the zeolite Y.</w:t>
      </w:r>
    </w:p>
    <w:p w14:paraId="455D38C6" w14:textId="77777777" w:rsidR="00E5468B" w:rsidRDefault="005D79D9" w:rsidP="00E5468B">
      <w:pPr>
        <w:tabs>
          <w:tab w:val="clear" w:pos="7100"/>
        </w:tabs>
        <w:spacing w:after="200" w:line="276" w:lineRule="auto"/>
        <w:rPr>
          <w:lang w:val="en-US"/>
        </w:rPr>
      </w:pPr>
      <w:r w:rsidRPr="005D79D9">
        <w:rPr>
          <w:lang w:val="en-US"/>
        </w:rPr>
        <w:t xml:space="preserve">In the work of Zhibin Ma et al </w:t>
      </w:r>
      <w:r w:rsidRPr="005D79D9">
        <w:rPr>
          <w:lang w:val="en-US"/>
        </w:rPr>
        <w:fldChar w:fldCharType="begin" w:fldLock="1"/>
      </w:r>
      <w:r w:rsidR="0056607B">
        <w:instrText>ADDIN CSL_CITATION {"citationItems":[{"id":"ITEM-1","itemData":{"DOI":"10.1016/j.cjche.2021.05.043","ISSN":"10049541","abstract":"The utilization of coal fly ash derived from circulating fluidized bed combustion (CFBFA) still faces great challenges because of its unique characteristics. In this study, a zeolitic material with Na-P1 zeolite as the main phase was successfully synthesized via a hydrothermal method by using CFBFA as the raw material. The effects of hydrothermal temperature, time, and added CTAB amount on the characterizations of synthesized materials were investigated by XRD, SEM, and XPS. The properties of the optimal zeolitic material and its adsorption performance for Pb2+ in aqueous solution were evaluated. The influences of pH, initial concentration, dosage, and temperature on Pb2+ adsorption were also examined. Results revealed the following optimal parameters for the synthesis of zeolitic material: NaOH concentration of 2 mol·L−1, solid-to-liquid ratio of 1:10 g·ml−1, hydrothermal temperature of 110 °C, hydrothermal time of 9 h, and CTAB amount of 1 g (per 100 ml solution). The adsorption capacities of the zeolitic material reached 329.67, 424.69, and 542.22 mg·g−1 when the pH values of aqueous solution were 5, 6, and 7, respectively. The Pb2+removal efficiency can reach more than 99% in aqueous solution with the initial concentrations of 100–300 mg·L−1 under pH 6 and suitable adsorbent dosage. The adsorption and kinetics of Pb2+ on the zeolitic material can be described by Langmuir isotherm and pseudo-second-order kinetic models, respectively. The ion exchange between Pb2+ and Na+ and chemisorption are the main adsorption mechanism. All these findings imply that the synthesis of low-cost adsorbent for Pb2+ removal from weak acid and neutral aqueous solution provides a highly effective method to utilize CFBFA.","author":[{"dropping-particle":"","family":"Ma","given":"Zhibin","non-dropping-particle":"","parse-names":false,"suffix":""},{"dropping-particle":"","family":"Zhang","given":"Xueli","non-dropping-particle":"","parse-names":false,"suffix":""},{"dropping-particle":"","family":"Lu","given":"Guangjun","non-dropping-particle":"","parse-names":false,"suffix":""},{"dropping-particle":"","family":"Guo","given":"Yanxia","non-dropping-particle":"","parse-names":false,"suffix":""},{"dropping-particle":"","family":"Song","given":"Huiping","non-dropping-particle":"","parse-names":false,"suffix":""},{"dropping-particle":"","family":"Cheng","given":"Fangqin","non-dropping-particle":"","parse-names":false,"suffix":""}],"container-title":"Chinese Journal of Chemical Engineering","id":"ITEM-1","issued":{"date-parts":[["2022"]]},"page":"193-205","publisher":"The Chemical Industry and Engineering Society of China, and Chemical Industry Press Co., Ltd.","title":"Hydrothermal synthesis of zeolitic material from circulating fluidized bed combustion fly ash for the highly efficient removal of lead from aqueous solution","type":"article-journal","volume":"47"},"uris":["http://www.mendeley.com/documents/?uuid=96e9e11f-1d15-4408-bcab-e0febc51d8bb"]}],"mendeley":{"formattedCitation":"(Ma et al., 2022)","plainTextFormattedCitation":"(Ma et al., 2022)","previouslyFormattedCitation":"(Ma et al., 2022)"},"properties":{"noteIndex":0},"schema":"https://github.com/citation-style-language/schema/raw/master/csl-citation.json"}</w:instrText>
      </w:r>
      <w:r w:rsidRPr="005D79D9">
        <w:rPr>
          <w:lang w:val="en-US"/>
        </w:rPr>
        <w:fldChar w:fldCharType="separate"/>
      </w:r>
      <w:r w:rsidRPr="005D79D9">
        <w:rPr>
          <w:noProof/>
        </w:rPr>
        <w:t>(Ma et al., 2022)</w:t>
      </w:r>
      <w:r w:rsidRPr="005D79D9">
        <w:rPr>
          <w:lang w:val="en-US"/>
        </w:rPr>
        <w:fldChar w:fldCharType="end"/>
      </w:r>
      <w:r w:rsidRPr="005D79D9">
        <w:rPr>
          <w:lang w:val="en-US"/>
        </w:rPr>
        <w:t xml:space="preserve">. the synthesis of Na-P1 zeolite was conducted </w:t>
      </w:r>
      <w:r w:rsidRPr="005D79D9">
        <w:rPr>
          <w:i/>
          <w:lang w:val="en-US"/>
        </w:rPr>
        <w:t>via</w:t>
      </w:r>
      <w:r w:rsidRPr="005D79D9">
        <w:rPr>
          <w:lang w:val="en-US"/>
        </w:rPr>
        <w:t xml:space="preserve"> hydrothermal method using circulating fluidized bed combustion coal fly ash (CFBFA). The latter differ from the ordinary Coal Fly Ash for its high content of</w:t>
      </w:r>
      <w:r w:rsidRPr="005D79D9">
        <w:t xml:space="preserve"> </w:t>
      </w:r>
      <w:r w:rsidRPr="005D79D9">
        <w:rPr>
          <w:lang w:val="en-US"/>
        </w:rPr>
        <w:t>anhydrite (CaSO</w:t>
      </w:r>
      <w:r w:rsidRPr="005D79D9">
        <w:rPr>
          <w:vertAlign w:val="subscript"/>
          <w:lang w:val="en-US"/>
        </w:rPr>
        <w:t>4</w:t>
      </w:r>
      <w:r w:rsidRPr="005D79D9">
        <w:rPr>
          <w:lang w:val="en-US"/>
        </w:rPr>
        <w:t>) and free calcium oxide (CaO). To remove such impurities, the CFBFA required a pre-treatment at 90°C with an HCl solution. The hydrothermal operating conditions were conducted in the temperature range of 90-130°C for 6-12 h.</w:t>
      </w:r>
    </w:p>
    <w:p w14:paraId="1DEDAF8F" w14:textId="63155B52" w:rsidR="00E5468B" w:rsidRPr="00C00F7D" w:rsidRDefault="00E5468B" w:rsidP="00E5468B">
      <w:pPr>
        <w:pStyle w:val="CETHeadingxx"/>
      </w:pPr>
      <w:r>
        <w:t xml:space="preserve"> </w:t>
      </w:r>
      <w:r w:rsidRPr="00C00F7D">
        <w:t>Rice Husk Ash (RHA)</w:t>
      </w:r>
    </w:p>
    <w:p w14:paraId="4274BC84" w14:textId="77777777" w:rsidR="00E5468B" w:rsidRDefault="00E5468B" w:rsidP="00E5468B">
      <w:pPr>
        <w:pStyle w:val="CETBodytext"/>
      </w:pPr>
      <w:r w:rsidRPr="00C00F7D">
        <w:rPr>
          <w:lang w:val="en-GB"/>
        </w:rPr>
        <w:t>When rice is milled, it results in a by</w:t>
      </w:r>
      <w:r>
        <w:rPr>
          <w:lang w:val="en-GB"/>
        </w:rPr>
        <w:t>-</w:t>
      </w:r>
      <w:r w:rsidRPr="00C00F7D">
        <w:rPr>
          <w:lang w:val="en-GB"/>
        </w:rPr>
        <w:t>product called husk, which makes up about 22% of the weight of the paddy grain. This husk contains organic volatile matter comprising 75% of its weight, and the remaining 25% turns into ash during firing, known as rice husk ash (RHA), which has around 85%-90% amorphous silica</w:t>
      </w:r>
      <w:r>
        <w:rPr>
          <w:lang w:val="en-GB"/>
        </w:rPr>
        <w:t xml:space="preserve"> </w:t>
      </w:r>
      <w:r>
        <w:fldChar w:fldCharType="begin" w:fldLock="1"/>
      </w:r>
      <w:r>
        <w:instrText>ADDIN CSL_CITATION {"citationItems":[{"id":"ITEM-1","itemData":{"abstract":"India is a major rice producing country, and the husk generated during milling is mostly used as a fuel in the boilers for processing paddy, producing energy through direct combustion and / or by gasification. About 20 million tones of Rice Husk Ash (RHA) is produced annually. This RHA is a great environment threat causing damage to the land and the surrounding area in which it is dumped. Lots of ways are being thought of for disposing them by making commercial use of this RHA. RHA can be used as a replacement for concrete (15 to 25%).This paper evaluates how different contents of Rice Husk Ash added to concrete may influence its physical and mechanical properties. Sample Cubes were tested with different percentage of RHA and different w/c ratio, replacing in mass the cement. Properties like Compressive strength, Water absorption and Slump retention were evaluated.","author":[{"dropping-particle":"","family":"Nagrale","given":"S D","non-dropping-particle":"","parse-names":false,"suffix":""},{"dropping-particle":"","family":"Hajare","given":"Hemant","non-dropping-particle":"","parse-names":false,"suffix":""},{"dropping-particle":"","family":"Modak","given":"Pankaj R","non-dropping-particle":"","parse-names":false,"suffix":""}],"container-title":"International Journal of Engineering Research and Applications (IJERA)","id":"ITEM-1","issue":"4","issued":{"date-parts":[["2012"]]},"page":"1-5","title":"Utilization Of Rice Husk Ash","type":"article-journal","volume":"2"},"uris":["http://www.mendeley.com/documents/?uuid=71d99b87-c476-4c3a-a2a0-2b74d9d7e222"]}],"mendeley":{"formattedCitation":"(Nagrale et al., 2012)","plainTextFormattedCitation":"(Nagrale et al., 2012)","previouslyFormattedCitation":"(Nagrale et al., 2012)"},"properties":{"noteIndex":0},"schema":"https://github.com/citation-style-language/schema/raw/master/csl-citation.json"}</w:instrText>
      </w:r>
      <w:r>
        <w:fldChar w:fldCharType="separate"/>
      </w:r>
      <w:r w:rsidRPr="00C00F7D">
        <w:rPr>
          <w:noProof/>
        </w:rPr>
        <w:t>(Nagrale et al., 2012)</w:t>
      </w:r>
      <w:r>
        <w:fldChar w:fldCharType="end"/>
      </w:r>
      <w:r w:rsidRPr="00C00F7D">
        <w:rPr>
          <w:lang w:val="en-GB"/>
        </w:rPr>
        <w:t>.</w:t>
      </w:r>
      <w:r>
        <w:rPr>
          <w:lang w:val="en-GB"/>
        </w:rPr>
        <w:t xml:space="preserve"> </w:t>
      </w:r>
      <w:r w:rsidRPr="00C00F7D">
        <w:rPr>
          <w:lang w:val="en-GB"/>
        </w:rPr>
        <w:t>Due to the significant amount of silica present in the husk, it is a commonly used source of silicon for synthesizing zeolites</w:t>
      </w:r>
      <w:r>
        <w:rPr>
          <w:lang w:val="en-GB"/>
        </w:rPr>
        <w:t>.</w:t>
      </w:r>
    </w:p>
    <w:p w14:paraId="1370FD4E" w14:textId="77777777" w:rsidR="00E5468B" w:rsidRPr="0056607B" w:rsidRDefault="00E5468B" w:rsidP="00E5468B">
      <w:pPr>
        <w:pStyle w:val="CETBodytext"/>
      </w:pPr>
      <w:r w:rsidRPr="0056607B">
        <w:t xml:space="preserve">In this systematic research it was found out that </w:t>
      </w:r>
      <w:r w:rsidRPr="00C00F7D">
        <w:t>4</w:t>
      </w:r>
      <w:r w:rsidRPr="0056607B">
        <w:t xml:space="preserve"> articles </w:t>
      </w:r>
      <w:r w:rsidRPr="0056607B">
        <w:rPr>
          <w:lang w:val="en-GB"/>
        </w:rPr>
        <w:t>dealt</w:t>
      </w:r>
      <w:r w:rsidRPr="0056607B">
        <w:t xml:space="preserve"> with the synthesis of zeolites from Rice husk.</w:t>
      </w:r>
    </w:p>
    <w:p w14:paraId="70B25BA5" w14:textId="77777777" w:rsidR="00E5468B" w:rsidRPr="0056607B" w:rsidRDefault="00E5468B" w:rsidP="00E5468B">
      <w:pPr>
        <w:pStyle w:val="CETBodytext"/>
        <w:rPr>
          <w:lang w:val="it-IT"/>
        </w:rPr>
      </w:pPr>
      <w:r w:rsidRPr="0056607B">
        <w:t xml:space="preserve">Rice </w:t>
      </w:r>
      <w:r w:rsidRPr="00B21FC4">
        <w:rPr>
          <w:lang w:val="en-GB"/>
        </w:rPr>
        <w:t xml:space="preserve">husk was used only as silicon source by Gomes Flores et al. </w:t>
      </w:r>
      <w:r w:rsidRPr="00B21FC4">
        <w:rPr>
          <w:lang w:val="en-GB"/>
        </w:rPr>
        <w:fldChar w:fldCharType="begin" w:fldLock="1"/>
      </w:r>
      <w:r w:rsidRPr="00B21FC4">
        <w:rPr>
          <w:lang w:val="en-GB"/>
        </w:rPr>
        <w:instrText>ADDIN CSL_CITATION {"citationItems":[{"id":"ITEM-1","itemData":{"DOI":"10.1016/j.clet.2021.100201","ISSN":"26667908","abstract":"Rice is of great economic, social and cultural importance for many countries. However, rice industry generates rice husk ash (RHA), a low-density silicon-rich waste. The current work studied a way to minimize the impacts of this waste by synthesizing potassium zeolites from RHA. It was not found in the literature studies that have synthesized template-free potassic zeolites from this waste material. Commercial KOH and public supply water were used to approach industrial conditions. Time and temperature of the hydrothermal treatment were evaluated. The synthesized materials were mesoporous and it was identified the formation of potassium zeolites (Chabazite-K and Merlinoite). This zeolite was synthesized using low cost bio-precursors and this material can be potentially used as a potassium fertilizer. Based on this future application, the optimum condition for synthesis was using a 5 mol L−1 KOH solution, 2 mL g−1 solution:RHA ratio, 8 h of reaction time, and 125 °C of temperature reaction.","author":[{"dropping-particle":"","family":"Flores","given":"Camila Gomes","non-dropping-particle":"","parse-names":false,"suffix":""},{"dropping-particle":"","family":"Schneider","given":"Helena","non-dropping-particle":"","parse-names":false,"suffix":""},{"dropping-particle":"","family":"Dornelles","given":"Juliana Silveira","non-dropping-particle":"","parse-names":false,"suffix":""},{"dropping-particle":"","family":"Gomes","given":"Lucas Bonan","non-dropping-particle":"","parse-names":false,"suffix":""},{"dropping-particle":"","family":"Marcilio","given":"Nilson Romeu","non-dropping-particle":"","parse-names":false,"suffix":""},{"dropping-particle":"","family":"Melo","given":"Pedro Juarez","non-dropping-particle":"","parse-names":false,"suffix":""}],"container-title":"Cleaner Engineering and Technology","id":"ITEM-1","issue":"September 2020","issued":{"date-parts":[["2021"]]},"page":"100201","publisher":"Elsevier Ltd","title":"Synthesis of potassium zeolite from rice husk ash as a silicon source","type":"article-journal","volume":"4"},"uris":["http://www.mendeley.com/documents/?uuid=cefb8636-f914-4dcb-b02f-aeb93eaf8e12"]}],"mendeley":{"formattedCitation":"(Flores et al., 2021)","plainTextFormattedCitation":"(Flores et al., 2021)","previouslyFormattedCitation":"(Flores et al., 2021)"},"properties":{"noteIndex":0},"schema":"https://github.com/citation-style-language/schema/raw/master/csl-citation.json"}</w:instrText>
      </w:r>
      <w:r w:rsidRPr="00B21FC4">
        <w:rPr>
          <w:lang w:val="en-GB"/>
        </w:rPr>
        <w:fldChar w:fldCharType="separate"/>
      </w:r>
      <w:r w:rsidRPr="00B21FC4">
        <w:rPr>
          <w:noProof/>
          <w:lang w:val="en-GB"/>
        </w:rPr>
        <w:t>(Flores et al., 2021)</w:t>
      </w:r>
      <w:r w:rsidRPr="00B21FC4">
        <w:rPr>
          <w:lang w:val="en-GB"/>
        </w:rPr>
        <w:fldChar w:fldCharType="end"/>
      </w:r>
      <w:r w:rsidRPr="00B21FC4">
        <w:rPr>
          <w:lang w:val="en-GB"/>
        </w:rPr>
        <w:t xml:space="preserve"> for the hydrothermal (optimal conditions 125 °C 8 h) synthesis of potassium zeolites (Chabazite-K and Merlinoite). Hydrothermal treatment was also adopted by Morales et al. </w:t>
      </w:r>
      <w:r w:rsidRPr="00B21FC4">
        <w:rPr>
          <w:lang w:val="en-GB"/>
        </w:rPr>
        <w:fldChar w:fldCharType="begin" w:fldLock="1"/>
      </w:r>
      <w:r w:rsidRPr="00B21FC4">
        <w:rPr>
          <w:lang w:val="en-GB"/>
        </w:rPr>
        <w:instrText>ADDIN CSL_CITATION {"citationItems":[{"id":"ITEM-1","itemData":{"ISSN":"07984545","abstract":"The synthesis of hierarchical zeolites for their future environmental application in the removal of heavy metals and pharmaceutics is presented. A low cost, abundant and renewable amorphous silica extracted from a waste of the Cuban agricultural industry, the rice husk, was employed as alternative silicon source for the synthesis. The effect of Si/Al ratio, aging time, used template and time and temperature of reaction, on the structural characteristics of the obtained material was investigated. The elemental, structural and morphological characterization of the ash and the zeolites was performed by XRD, SEM, EDS and TG. The SEM images of zeolites synthesized with Si/Al = 1 (serie I) show a uniform morphology - cubic of smoothed edge- characteristics of zeolite A, with mean particle size of about 0.5 μm. The diffraction patterns of the samples matched the reference peaks of NaA zeolite. The zeolites synthesized with Si/Al = 2 (serie II) have an octahedral morphology characteristic of the faujasite phase, with particle sizes of about 1 μm, and the diffraction patterns matched with that reported for X zeolite. The increase of the aging time and surfactant concentration slightly decrease the particle size, which is evidenced in the increase of the half-width of the diffraction peaks. The global results demonstrated that it is possible to synthesize A and X zeolites at moderate temperatures, short crystallization times, without seeding, and with a good purity starting from rice husk ash as silicon source.","author":[{"dropping-particle":"","family":"Borrego Morales","given":"K.","non-dropping-particle":"","parse-names":false,"suffix":""},{"dropping-particle":"","family":"Meneau Hernández","given":"R. I.","non-dropping-particle":"","parse-names":false,"suffix":""},{"dropping-particle":"","family":"Liva","given":"M. B.","non-dropping-particle":"","parse-names":false,"suffix":""},{"dropping-particle":"","family":"Fernández Ledesma","given":"E.","non-dropping-particle":"","parse-names":false,"suffix":""},{"dropping-particle":"","family":"Duque Rodríguez","given":"J. A.","non-dropping-particle":"","parse-names":false,"suffix":""},{"dropping-particle":"","family":"Calderón Piñar","given":"F.","non-dropping-particle":"","parse-names":false,"suffix":""},{"dropping-particle":"","family":"Fernández-Afonso","given":"Y.","non-dropping-particle":"","parse-names":false,"suffix":""},{"dropping-particle":"","family":"Picazo","given":"O.","non-dropping-particle":"","parse-names":false,"suffix":""},{"dropping-particle":"","family":"Farías","given":"T.","non-dropping-particle":"","parse-names":false,"suffix":""}],"container-title":"Acta Microscopica","id":"ITEM-1","issue":"3","issued":{"date-parts":[["2018"]]},"page":"189-195","title":"Low cost synthesis and characterization of zeolites from silicon natural sources for environmental applications","type":"article-journal","volume":"27"},"uris":["http://www.mendeley.com/documents/?uuid=d58d75e9-4b69-4314-b080-ee0ffe798140"]}],"mendeley":{"formattedCitation":"(Borrego Morales et al., 2018)","plainTextFormattedCitation":"(Borrego Morales et al., 2018)","previouslyFormattedCitation":"(Borrego Morales et al., 2018)"},"properties":{"noteIndex":0},"schema":"https://github.com/citation-style-language/schema/raw/master/csl-citation.json"}</w:instrText>
      </w:r>
      <w:r w:rsidRPr="00B21FC4">
        <w:rPr>
          <w:lang w:val="en-GB"/>
        </w:rPr>
        <w:fldChar w:fldCharType="separate"/>
      </w:r>
      <w:r w:rsidRPr="00B21FC4">
        <w:rPr>
          <w:noProof/>
          <w:lang w:val="en-GB"/>
        </w:rPr>
        <w:t>(Borrego Morales et al., 2018)</w:t>
      </w:r>
      <w:r w:rsidRPr="00B21FC4">
        <w:rPr>
          <w:lang w:val="en-GB"/>
        </w:rPr>
        <w:fldChar w:fldCharType="end"/>
      </w:r>
      <w:r w:rsidRPr="00B21FC4">
        <w:rPr>
          <w:lang w:val="en-GB"/>
        </w:rPr>
        <w:t xml:space="preserve"> for the synthesis of zeolite NaA (Si/Al=1; 70°C for 6h) and NaX (Si/Al=2; 90°C for 12 h). Moreover, NaA and NaP zeolite powders were synthesized (Subha et al. </w:t>
      </w:r>
      <w:r w:rsidRPr="00B21FC4">
        <w:rPr>
          <w:lang w:val="en-GB"/>
        </w:rPr>
        <w:fldChar w:fldCharType="begin" w:fldLock="1"/>
      </w:r>
      <w:r w:rsidRPr="00B21FC4">
        <w:rPr>
          <w:lang w:val="en-GB"/>
        </w:rPr>
        <w:instrText>ADDIN CSL_CITATION {"citationItems":[{"id":"ITEM-1","itemData":{"DOI":"10.1016/j.ceramint.2013.06.001","ISSN":"02728842","abstract":"NaA and NaP zeolite powders were synthesized by hydrothermal condition at 100 C/15-96 h using agro-waste material, rice husk ash as silica source in the presence of other organic-free low cost precursors like aluminum foil, sodium hydroxide and water. The powders were characterized by thermogravimetric analysis (TGA), differential thermal analysis (DTA), powder X-ray diffraction (PXRD), Fourier transform infrared (FTIR) spectroscopy, N2 p</w:instrText>
      </w:r>
      <w:r w:rsidRPr="00112031">
        <w:rPr>
          <w:lang w:val="it-IT"/>
        </w:rPr>
        <w:instrText>hysisorption studies, and field emission scanning electron microscopy (FESEM). The BET surface area values of NaA and NaP powders were in the range of 348-179 m2 g-1 and 129-85 m2 g-1, respectively. FESEM images showed flower-like morphology for the NaA powders obtained at 100 C/15 h, and broken cashew-nut-like morphology for the NaP powders synthesized at 100 C/72 h. © 2013 Elsevier Ltd and Techna Group S.r.l. All rights reserved.","author":[{"dropping-particle":"","family":"Bohra","given":"Subha","non-dropping-particle":"","parse-names":false,"suffix":""},{"dropping-particle":"","family":"Kundu","given":"Debtosh","non-dropping-particle":"","parse-names":false,"suffix":""},{"dropping-particle":"","family":"Naskar","given":"Milan Kanti","non-dropping-particle":"","parse-names":false,"suffix":""}],"container-title":"Ceramics International","id"</w:instrText>
      </w:r>
      <w:r w:rsidRPr="003F293A">
        <w:rPr>
          <w:lang w:val="it-IT"/>
        </w:rPr>
        <w:instrText>:"ITEM-1","issue":"1 PART A","issued":{"date-parts":[["2014"]]},"page":"1229-1234","publisher":"Elsevier","title":"One-pot synthesis of NaA and NaP zeolite powders using agro-waste material and other low cost organic-free precursors","type":"article-journal","volume":"40"},"uris":["http://www.mendeley.com/documents/?uuid=00bc8d84-fbfb-47d9-953f-91164fcf0558"]}],"mendeley":{"formattedCitation":"(Bohra et al., 2014)","plainTextFormattedCitation":"(Bohra et al., 2014)","previouslyFormattedCitation":"(Bohra et al., 2014)"},"properties":{"noteIndex":0},"schema":"https://github.com/citation-style-language/schema/raw/master/csl-citation.json"}</w:instrText>
      </w:r>
      <w:r w:rsidRPr="00B21FC4">
        <w:rPr>
          <w:lang w:val="en-GB"/>
        </w:rPr>
        <w:fldChar w:fldCharType="separate"/>
      </w:r>
      <w:r w:rsidRPr="003F293A">
        <w:rPr>
          <w:noProof/>
          <w:lang w:val="it-IT"/>
        </w:rPr>
        <w:t>(Bohra et al., 2014)</w:t>
      </w:r>
      <w:r w:rsidRPr="00B21FC4">
        <w:rPr>
          <w:lang w:val="en-GB"/>
        </w:rPr>
        <w:fldChar w:fldCharType="end"/>
      </w:r>
      <w:r w:rsidRPr="003F293A">
        <w:rPr>
          <w:lang w:val="it-IT"/>
        </w:rPr>
        <w:t xml:space="preserve">, </w:t>
      </w:r>
      <w:r w:rsidRPr="00B21FC4">
        <w:rPr>
          <w:lang w:val="en-GB"/>
        </w:rPr>
        <w:fldChar w:fldCharType="begin" w:fldLock="1"/>
      </w:r>
      <w:r w:rsidRPr="003F293A">
        <w:rPr>
          <w:lang w:val="it-IT"/>
        </w:rPr>
        <w:instrText>ADDIN CSL_CITATION {"citationItems":[{"id":"ITEM-1","itemData":{"DOI":"10.1016/j.matlet.2013.04.080","ISSN":"0167577X","abstract":"Cashew nut-like zeolite NaP powders were synthesized using agro-waste material, rice husk ash as silica source via its in-situ extraction in the presence of other organic-free low cost precursors like aluminum foil, sodium hydroxide and water under hydrothermal condition at 100 C for 48 h. The powders were characterized by thermogravimetry analysis (TGA), differential thermal analysis (DTA), powder X-ray diffraction (PXRD), Fourier transform infrared (FTIR) spectroscopy, N2 physisorption measurements and field emission scanning electron microscopy (FESEM). BET surface area and total pore volume of the powders were 129 m2 g-1 and 0.18 cm3 g-1, respectively. FESEM images showed cashew nut-like morphology of the powders, and Si/Al ratio of the powders was found to be 2.01 as indicated by the elemental analysis with energy dispersive X-ray (EDX). © 2013 Elsevier B.V.","author":[{"dropping-particle":"","family":"Bohra","given":"Subha","non-dropping-particle":"","parse-names":false,"suffix":""},{"dropping-particle":"","family":"Kundu","given":"Debtosh","non-dropping-particle":"","parse-names":false,"suffix":""},{"dropping-particle":"","family":"Naskar","given":"Milan Kanti","non-dropping-particle":"","parse-names":false,"suffix":""}],"container-title":"Materials Letters","id":"ITEM-1","issued":{"date-parts":[["2013"]]},"page":"182-185","publisher":"Elsevier","title":"Synthesis of cashew nut-like zeolite NaP powders using agro-waste material as silica source","type":"article-journal","volume":"106"},"uris":["http://www.mendeley.com/documents/?uuid=385bb39f-94aa-4956-b8ca-c6daacdf5782"]}],"mendeley":{"formattedCitation":"(Bohra et al., 2013)","plainTextFormattedCitation":"(Bohra et al., 2013)","previouslyFormattedCitation":"(Bohra et al., 2013)"},"properties":{"noteIndex":0},"schema":"https://github.com/citation-style-language/schema/raw/master/csl-citation.json"}</w:instrText>
      </w:r>
      <w:r w:rsidRPr="00B21FC4">
        <w:rPr>
          <w:lang w:val="en-GB"/>
        </w:rPr>
        <w:fldChar w:fldCharType="separate"/>
      </w:r>
      <w:r w:rsidRPr="003F293A">
        <w:rPr>
          <w:noProof/>
          <w:lang w:val="it-IT"/>
        </w:rPr>
        <w:t>(Bohra et al., 2013)</w:t>
      </w:r>
      <w:r w:rsidRPr="00B21FC4">
        <w:rPr>
          <w:lang w:val="en-GB"/>
        </w:rPr>
        <w:fldChar w:fldCharType="end"/>
      </w:r>
      <w:r w:rsidRPr="003F293A">
        <w:rPr>
          <w:lang w:val="it-IT"/>
        </w:rPr>
        <w:t>) by hydrothermal condition at 100°C for15-96 h using agro-waste material, rice husk ash as silica source in the presence of other organic-free low cost precursors like aluminum foil, sodium hydroxide and water.</w:t>
      </w:r>
    </w:p>
    <w:p w14:paraId="0572BFA2" w14:textId="77777777" w:rsidR="00E5468B" w:rsidRPr="0056607B" w:rsidRDefault="00E5468B" w:rsidP="00E5468B">
      <w:pPr>
        <w:pStyle w:val="CETheadingx"/>
      </w:pPr>
      <w:r>
        <w:t>African Prospective</w:t>
      </w:r>
    </w:p>
    <w:p w14:paraId="1E2E528A" w14:textId="77777777" w:rsidR="00E5468B" w:rsidRPr="003E3DA1" w:rsidRDefault="00E5468B" w:rsidP="00E5468B">
      <w:pPr>
        <w:pStyle w:val="CETBodytext"/>
      </w:pPr>
      <w:r w:rsidRPr="003E3DA1">
        <w:t xml:space="preserve">In 2019 the African electrical capacity was estimated to be around 220 GW. Nearly 80% of Africa electricity generation is fossil-fueled and 21% are coal-based (46.2 GW). At the same time, Africa’s electricity demand is set to increase rapidly as it seeks to industrialize and achieve improved economic development for the world’s fastest growing population. As a matter of fact, by 2030 the total electrical capacity is expected to increase reaching the amount of 480 GW 15% of which derived by coal power plants (72 GW) </w:t>
      </w:r>
      <w:r w:rsidRPr="003E3DA1">
        <w:fldChar w:fldCharType="begin" w:fldLock="1"/>
      </w:r>
      <w:r>
        <w:instrText>ADDIN CSL_CITATION {"citationItems":[{"id":"ITEM-1","itemData":{"DOI":"10.1038/s41560-020-00755-9","ISSN":"20587546","abstract":"Energy scenarios, relying on wide-ranging assumptions about the future, do not always adequately reflect the lock-in risks caused by planned power-generation projects and the uncertainty around their chances of realization. In this study we built a machine-learning model that demonstrates high accuracy in predicting power-generation project failure and success using the largest dataset on historic and planned power plants available for Africa, combined with country-level characteristics. We found that the most relevant factors for successful commissioning of past projects are at plant level: capacity, fuel, ownership and connection type. We applied the trained model to predict the realization of the current project pipeline. Contrary to rapid transition scenarios, our results show that the share of non-hydro renewables in electricity generation is likely to remain below 10% in 2030, despite total generation more than doubling. These findings point to high carbon lock-in risks for Africa, unless a rapid decarbonization shock occurs leading to large-scale cancellation of the fossil fuel plants currently in the pipeline.","author":[{"dropping-particle":"","family":"Alova","given":"Galina","non-dropping-particle":"","parse-names":false,"suffix":""},{"dropping-particle":"","family":"Trotter","given":"Philipp A.","non-dropping-particle":"","parse-names":false,"suffix":""},{"dropping-particle":"","family":"Money","given":"Alex","non-dropping-particle":"","parse-names":false,"suffix":""}],"container-title":"Nature Energy","id":"ITEM-1","issue":"2","issued":{"date-parts":[["2021"]]},"page":"158-166","publisher":"Springer US","title":"A machine-learning approach to predicting Africa’s electricity mix based on planned power plants and their chances of success","type":"article-journal","volume":"6"},"uris":["http://www.mendeley.com/documents/?uuid=b93d15c3-fa8b-47f1-860d-70dbf499a72d"]}],"mendeley":{"formattedCitation":"(Alova et al., 2021)","plainTextFormattedCitation":"(Alova et al., 2021)","previouslyFormattedCitation":"(Alova et al., 2021)"},"properties":{"noteIndex":0},"schema":"https://github.com/citation-style-language/schema/raw/master/csl-citation.json"}</w:instrText>
      </w:r>
      <w:r w:rsidRPr="003E3DA1">
        <w:fldChar w:fldCharType="separate"/>
      </w:r>
      <w:r w:rsidRPr="003E3DA1">
        <w:rPr>
          <w:noProof/>
        </w:rPr>
        <w:t>(Alova et al., 2021)</w:t>
      </w:r>
      <w:r w:rsidRPr="003E3DA1">
        <w:rPr>
          <w:lang w:val="it-IT"/>
        </w:rPr>
        <w:fldChar w:fldCharType="end"/>
      </w:r>
      <w:r w:rsidRPr="003E3DA1">
        <w:t>.</w:t>
      </w:r>
    </w:p>
    <w:p w14:paraId="722143CF" w14:textId="77777777" w:rsidR="00E5468B" w:rsidRPr="003E3DA1" w:rsidRDefault="00E5468B" w:rsidP="00E5468B">
      <w:pPr>
        <w:pStyle w:val="CETBodytext"/>
      </w:pPr>
      <w:r w:rsidRPr="003E3DA1">
        <w:t>According to the fraction of electrical energy produced from fossil fuels and in particular from coal (</w:t>
      </w:r>
      <m:oMath>
        <m:sSub>
          <m:sSubPr>
            <m:ctrlPr>
              <w:rPr>
                <w:rFonts w:ascii="Cambria Math" w:hAnsi="Cambria Math"/>
                <w:i/>
              </w:rPr>
            </m:ctrlPr>
          </m:sSubPr>
          <m:e>
            <m:r>
              <w:rPr>
                <w:rFonts w:ascii="Cambria Math" w:hAnsi="Cambria Math"/>
              </w:rPr>
              <m:t>E</m:t>
            </m:r>
          </m:e>
          <m:sub>
            <m:r>
              <w:rPr>
                <w:rFonts w:ascii="Cambria Math" w:hAnsi="Cambria Math"/>
              </w:rPr>
              <m:t>C</m:t>
            </m:r>
          </m:sub>
        </m:sSub>
      </m:oMath>
      <w:r w:rsidRPr="003E3DA1">
        <w:t>), the following assumptions were made to estimate the amount of coal fly ashes generated per year:</w:t>
      </w:r>
    </w:p>
    <w:p w14:paraId="01334793" w14:textId="77777777" w:rsidR="00E5468B" w:rsidRPr="003E3DA1" w:rsidRDefault="00E5468B" w:rsidP="00E5468B">
      <w:pPr>
        <w:pStyle w:val="CETBodytext"/>
        <w:numPr>
          <w:ilvl w:val="0"/>
          <w:numId w:val="33"/>
        </w:numPr>
      </w:pPr>
      <w:r w:rsidRPr="003E3DA1">
        <w:t>African Coal calorific value (</w:t>
      </w:r>
      <m:oMath>
        <m:r>
          <w:rPr>
            <w:rFonts w:ascii="Cambria Math" w:hAnsi="Cambria Math"/>
          </w:rPr>
          <m:t>LHV</m:t>
        </m:r>
      </m:oMath>
      <w:r w:rsidRPr="003E3DA1">
        <w:t>) equal to 31 MJ/kg as reported in the study “</w:t>
      </w:r>
      <w:r w:rsidRPr="003E3DA1">
        <w:rPr>
          <w:i/>
        </w:rPr>
        <w:t>The characteristics of Southern African coals”</w:t>
      </w:r>
      <w:r w:rsidRPr="003E3DA1">
        <w:t xml:space="preserve"> by Falcon et al. </w:t>
      </w:r>
      <w:r w:rsidRPr="003E3DA1">
        <w:fldChar w:fldCharType="begin" w:fldLock="1"/>
      </w:r>
      <w:r>
        <w:instrText>ADDIN CSL_CITATION {"citationItems":[{"id":"ITEM-1","itemData":{"author":[{"dropping-particle":"","family":"Falcon R.* \\&amp; Ham","given":"AJ**","non-dropping-particle":"","parse-names":false,"suffix":""}],"container-title":"Journal of the Southern African Institute of Mining and Metallurgy","id":"ITEM-1","issue":"5","issued":{"date-parts":[["1988"]]},"page":"145-161","title":"The characteristics of South African coals","type":"article-journal","volume":"88"},"uris":["http://www.mendeley.com/documents/?uuid=8df0f9db-736c-43d5-a845-36851bdd688f"]}],"mendeley":{"formattedCitation":"(Falcon R.* \\&amp; Ham, 1988)","plainTextFormattedCitation":"(Falcon R.* \\&amp; Ham, 1988)","previouslyFormattedCitation":"(Falcon R.* \\&amp; Ham, 1988)"},"properties":{"noteIndex":0},"schema":"https://github.com/citation-style-language/schema/raw/master/csl-citation.json"}</w:instrText>
      </w:r>
      <w:r w:rsidRPr="003E3DA1">
        <w:fldChar w:fldCharType="separate"/>
      </w:r>
      <w:r w:rsidRPr="00A869FA">
        <w:rPr>
          <w:noProof/>
        </w:rPr>
        <w:t>(Falcon R.* \&amp; Ham, 1988)</w:t>
      </w:r>
      <w:r w:rsidRPr="003E3DA1">
        <w:fldChar w:fldCharType="end"/>
      </w:r>
      <w:r w:rsidRPr="003E3DA1">
        <w:t>;</w:t>
      </w:r>
    </w:p>
    <w:p w14:paraId="274D911F" w14:textId="77777777" w:rsidR="00E5468B" w:rsidRPr="003E3DA1" w:rsidRDefault="00E5468B" w:rsidP="00E5468B">
      <w:pPr>
        <w:pStyle w:val="CETBodytext"/>
        <w:numPr>
          <w:ilvl w:val="0"/>
          <w:numId w:val="33"/>
        </w:numPr>
      </w:pPr>
      <w:r w:rsidRPr="003E3DA1">
        <w:lastRenderedPageBreak/>
        <w:t>Thermal power plant global efficiency for electricity production (</w:t>
      </w:r>
      <m:oMath>
        <m:r>
          <w:rPr>
            <w:rFonts w:ascii="Cambria Math" w:hAnsi="Cambria Math"/>
          </w:rPr>
          <m:t>η</m:t>
        </m:r>
      </m:oMath>
      <w:r w:rsidRPr="003E3DA1">
        <w:t>) of 0.3 (conservative value);</w:t>
      </w:r>
    </w:p>
    <w:p w14:paraId="65C50703" w14:textId="77777777" w:rsidR="00E5468B" w:rsidRPr="003E3DA1" w:rsidRDefault="00E5468B" w:rsidP="00E5468B">
      <w:pPr>
        <w:pStyle w:val="CETBodytext"/>
        <w:numPr>
          <w:ilvl w:val="0"/>
          <w:numId w:val="33"/>
        </w:numPr>
      </w:pPr>
      <w:r w:rsidRPr="003E3DA1">
        <w:t>The fraction of coal fly ashes released respect to the total amount of carbon burned (</w:t>
      </w:r>
      <m:oMath>
        <m:r>
          <w:rPr>
            <w:rFonts w:ascii="Cambria Math" w:hAnsi="Cambria Math"/>
          </w:rPr>
          <m:t>ω</m:t>
        </m:r>
      </m:oMath>
      <w:r w:rsidRPr="003E3DA1">
        <w:t xml:space="preserve">) is (at least) of 5% as pointed out in the work of Yao et al. </w:t>
      </w:r>
      <w:r w:rsidRPr="003E3DA1">
        <w:fldChar w:fldCharType="begin" w:fldLock="1"/>
      </w:r>
      <w:r>
        <w:instrText>ADDIN CSL_CITATION {"citationItems":[{"id":"ITEM-1","itemData":{"DOI":"10.1016/j.earscirev.2014.11.016","ISSN":"00128252","abstract":"Coal fly ash, an industrial by-product, is derived from coal combustion in thermal power plants. It is one of the most complex anthropogenic materials, and its improper disposal has become an environmental concern and resulted in a waste of recoverable resources. There is a pressing and ongoing need to develop new recycling methods for coal fly ash. The present review first describes the generation, physicochemical properties and hazards of coal fly ash at the global level, and then focuses on its current and potential applications, including use in the soil amelioration, construction industry, ceramic industry, catalysis, depth separation, zeolite synthesis, etc. Finally, the advantages and disadvantages of these applications, the mode of fly ash utilization worldwide and directions for future research are considered.","author":[{"dropping-particle":"","family":"Yao","given":"Z. T.","non-dropping-particle":"","parse-names":false,"suffix":""},{"dropping-particle":"","family":"Ji","given":"X. S.","non-dropping-particle":"","parse-names":false,"suffix":""},{"dropping-particle":"","family":"Sarker","given":"P. K.","non-dropping-particle":"","parse-names":false,"suffix":""},{"dropping-particle":"","family":"Tang","given":"J. H.","non-dropping-particle":"","parse-names":false,"suffix":""},{"dropping-particle":"","family":"Ge","given":"L. Q.","non-dropping-particle":"","parse-names":false,"suffix":""},{"dropping-particle":"","family":"Xia","given":"M. S.","non-dropping-particle":"","parse-names":false,"suffix":""},{"dropping-particle":"","family":"Xi","given":"Y. Q.","non-dropping-particle":"","parse-names":false,"suffix":""}],"container-title":"Earth-Science Reviews","id":"ITEM-1","issued":{"date-parts":[["2015"]]},"page":"105-121","title":"A comprehensive review on the applications of coal fly ash","type":"article-journal","volume":"141"},"uris":["http://www.mendeley.com/documents/?uuid=643feb2f-9ee5-4949-ad0f-9501f4848b23"]}],"mendeley":{"formattedCitation":"(Yao et al., 2015)","plainTextFormattedCitation":"(Yao et al., 2015)","previouslyFormattedCitation":"(Yao et al., 2015)"},"properties":{"noteIndex":0},"schema":"https://github.com/citation-style-language/schema/raw/master/csl-citation.json"}</w:instrText>
      </w:r>
      <w:r w:rsidRPr="003E3DA1">
        <w:fldChar w:fldCharType="separate"/>
      </w:r>
      <w:r w:rsidRPr="00A869FA">
        <w:rPr>
          <w:noProof/>
        </w:rPr>
        <w:t>(Yao et al., 2015)</w:t>
      </w:r>
      <w:r w:rsidRPr="003E3DA1">
        <w:fldChar w:fldCharType="end"/>
      </w:r>
      <w:r w:rsidRPr="003E3DA1">
        <w:t>.</w:t>
      </w:r>
    </w:p>
    <w:p w14:paraId="52AADEA2" w14:textId="77777777" w:rsidR="00E5468B" w:rsidRDefault="00E5468B" w:rsidP="00E5468B">
      <w:pPr>
        <w:pStyle w:val="CETBodytext"/>
        <w:rPr>
          <w:lang w:val="en-GB"/>
        </w:rPr>
      </w:pPr>
      <w:r w:rsidRPr="003E3DA1">
        <w:rPr>
          <w:lang w:val="en-GB"/>
        </w:rPr>
        <w:t>Finally, the calculation of the amount of coal fly ashes (</w:t>
      </w:r>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CFA</m:t>
            </m:r>
          </m:sub>
        </m:sSub>
      </m:oMath>
      <w:r w:rsidRPr="003E3DA1">
        <w:rPr>
          <w:lang w:val="en-GB"/>
        </w:rPr>
        <w:t xml:space="preserve">) produced in Africa per year was </w:t>
      </w:r>
      <w:r>
        <w:rPr>
          <w:lang w:val="en-GB"/>
        </w:rPr>
        <w:t>performed as shown in Equation 2</w:t>
      </w:r>
    </w:p>
    <w:tbl>
      <w:tblPr>
        <w:tblW w:w="5000" w:type="pct"/>
        <w:tblLook w:val="04A0" w:firstRow="1" w:lastRow="0" w:firstColumn="1" w:lastColumn="0" w:noHBand="0" w:noVBand="1"/>
      </w:tblPr>
      <w:tblGrid>
        <w:gridCol w:w="7984"/>
        <w:gridCol w:w="803"/>
      </w:tblGrid>
      <w:tr w:rsidR="00E5468B" w:rsidRPr="003E3DA1" w14:paraId="2BB0A258" w14:textId="77777777" w:rsidTr="00DF40FB">
        <w:tc>
          <w:tcPr>
            <w:tcW w:w="7984" w:type="dxa"/>
            <w:shd w:val="clear" w:color="auto" w:fill="auto"/>
            <w:vAlign w:val="center"/>
          </w:tcPr>
          <w:p w14:paraId="002BDB9A" w14:textId="77777777" w:rsidR="00E5468B" w:rsidRPr="003E3DA1" w:rsidRDefault="00C340EE" w:rsidP="00DF40FB">
            <w:pPr>
              <w:pStyle w:val="CETBodytext"/>
            </w:pPr>
            <m:oMathPara>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CFA</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LHV</m:t>
                    </m:r>
                  </m:den>
                </m:f>
                <m:r>
                  <w:rPr>
                    <w:rFonts w:ascii="Cambria Math" w:hAnsi="Cambria Math"/>
                    <w:lang w:val="en-GB"/>
                  </w:rPr>
                  <m:t>∙η∙ω</m:t>
                </m:r>
              </m:oMath>
            </m:oMathPara>
          </w:p>
        </w:tc>
        <w:tc>
          <w:tcPr>
            <w:tcW w:w="803" w:type="dxa"/>
            <w:shd w:val="clear" w:color="auto" w:fill="auto"/>
            <w:vAlign w:val="center"/>
          </w:tcPr>
          <w:p w14:paraId="2D9441E4" w14:textId="77777777" w:rsidR="00E5468B" w:rsidRPr="003E3DA1" w:rsidRDefault="00E5468B" w:rsidP="00DF40FB">
            <w:pPr>
              <w:pStyle w:val="CETBodytext"/>
            </w:pPr>
            <w:r>
              <w:t>(2</w:t>
            </w:r>
            <w:r w:rsidRPr="003E3DA1">
              <w:t>)</w:t>
            </w:r>
          </w:p>
        </w:tc>
      </w:tr>
    </w:tbl>
    <w:p w14:paraId="3250DC04" w14:textId="77777777" w:rsidR="00E5468B" w:rsidRDefault="00E5468B" w:rsidP="00E5468B">
      <w:pPr>
        <w:pStyle w:val="CETBodytext"/>
        <w:rPr>
          <w:lang w:val="en-GB"/>
        </w:rPr>
      </w:pPr>
      <w:r w:rsidRPr="003E3DA1">
        <w:rPr>
          <w:lang w:val="en-GB"/>
        </w:rPr>
        <w:t>It resulted that in 2019 7.6 Mtons/y of CFA were (at least) generated, while in 2030 12 Mtons/y of CFA are expected to be produced</w:t>
      </w:r>
      <w:r>
        <w:rPr>
          <w:lang w:val="en-GB"/>
        </w:rPr>
        <w:t>. The high availability of CFA in African region sets it as valid candidate as waste material for zeolite synthesis.</w:t>
      </w:r>
    </w:p>
    <w:p w14:paraId="56307D36" w14:textId="7A042B79" w:rsidR="001B67EA" w:rsidRDefault="001B67EA" w:rsidP="001B67EA">
      <w:pPr>
        <w:pStyle w:val="CETTabletitle"/>
      </w:pPr>
      <w:r w:rsidRPr="001B67EA">
        <w:t xml:space="preserve">Table 1: </w:t>
      </w:r>
      <w:r w:rsidR="00E5468B" w:rsidRPr="00E5468B">
        <w:rPr>
          <w:lang w:val="en-US"/>
        </w:rPr>
        <w:t xml:space="preserve">Output of the systematic review: Waste materials used as Aluminum and silicon Sources together with their corresponding type of zeolite </w:t>
      </w:r>
      <w:r w:rsidR="00E5468B">
        <w:rPr>
          <w:lang w:val="en-US"/>
        </w:rPr>
        <w:t>obtained. Moreover,</w:t>
      </w:r>
      <w:r w:rsidR="00E5468B" w:rsidRPr="00E5468B">
        <w:rPr>
          <w:lang w:val="en-US"/>
        </w:rPr>
        <w:t xml:space="preserve"> hydrothermal</w:t>
      </w:r>
      <w:r w:rsidR="00E5468B">
        <w:rPr>
          <w:lang w:val="en-US"/>
        </w:rPr>
        <w:t xml:space="preserve"> (HM) or </w:t>
      </w:r>
      <w:r w:rsidR="00E5468B" w:rsidRPr="00E5468B">
        <w:rPr>
          <w:lang w:val="en-US"/>
        </w:rPr>
        <w:t>solvent</w:t>
      </w:r>
      <w:r w:rsidR="00E5468B" w:rsidRPr="00057E8C">
        <w:rPr>
          <w:lang w:val="en-US"/>
        </w:rPr>
        <w:t>-free crystallization (SFC</w:t>
      </w:r>
      <w:r w:rsidR="00E5468B">
        <w:rPr>
          <w:lang w:val="en-US"/>
        </w:rPr>
        <w:t>) synthesis technique working conditions were provided.</w:t>
      </w:r>
    </w:p>
    <w:tbl>
      <w:tblPr>
        <w:tblStyle w:val="Grigliatabella"/>
        <w:tblW w:w="5000" w:type="pct"/>
        <w:tblBorders>
          <w:insideH w:val="none" w:sz="0" w:space="0" w:color="auto"/>
          <w:insideV w:val="none" w:sz="0" w:space="0" w:color="auto"/>
        </w:tblBorders>
        <w:tblLook w:val="04A0" w:firstRow="1" w:lastRow="0" w:firstColumn="1" w:lastColumn="0" w:noHBand="0" w:noVBand="1"/>
      </w:tblPr>
      <w:tblGrid>
        <w:gridCol w:w="1730"/>
        <w:gridCol w:w="827"/>
        <w:gridCol w:w="1278"/>
        <w:gridCol w:w="1275"/>
        <w:gridCol w:w="917"/>
        <w:gridCol w:w="2760"/>
      </w:tblGrid>
      <w:tr w:rsidR="003F293A" w:rsidRPr="00C17BFD" w14:paraId="611B1F95" w14:textId="77777777" w:rsidTr="003F293A">
        <w:tc>
          <w:tcPr>
            <w:tcW w:w="987" w:type="pct"/>
            <w:tcBorders>
              <w:top w:val="single" w:sz="12" w:space="0" w:color="00B050"/>
              <w:left w:val="nil"/>
              <w:bottom w:val="single" w:sz="4" w:space="0" w:color="00B050"/>
            </w:tcBorders>
            <w:vAlign w:val="center"/>
          </w:tcPr>
          <w:p w14:paraId="010BFD3E" w14:textId="77777777" w:rsidR="00C17BFD" w:rsidRPr="00C17BFD" w:rsidRDefault="00C17BFD" w:rsidP="003F293A">
            <w:pPr>
              <w:pStyle w:val="CETBodytext"/>
              <w:jc w:val="center"/>
              <w:rPr>
                <w:b/>
              </w:rPr>
            </w:pPr>
            <w:r w:rsidRPr="00C17BFD">
              <w:rPr>
                <w:b/>
              </w:rPr>
              <w:t>Waste material</w:t>
            </w:r>
          </w:p>
        </w:tc>
        <w:tc>
          <w:tcPr>
            <w:tcW w:w="471" w:type="pct"/>
            <w:tcBorders>
              <w:top w:val="single" w:sz="12" w:space="0" w:color="00B050"/>
              <w:bottom w:val="single" w:sz="4" w:space="0" w:color="00B050"/>
            </w:tcBorders>
            <w:vAlign w:val="center"/>
          </w:tcPr>
          <w:p w14:paraId="43FED757" w14:textId="77777777" w:rsidR="00C17BFD" w:rsidRPr="00C17BFD" w:rsidRDefault="00C17BFD" w:rsidP="003F293A">
            <w:pPr>
              <w:pStyle w:val="CETBodytext"/>
              <w:jc w:val="center"/>
              <w:rPr>
                <w:b/>
              </w:rPr>
            </w:pPr>
            <w:r w:rsidRPr="00C17BFD">
              <w:rPr>
                <w:b/>
              </w:rPr>
              <w:t>Source</w:t>
            </w:r>
          </w:p>
        </w:tc>
        <w:tc>
          <w:tcPr>
            <w:tcW w:w="731" w:type="pct"/>
            <w:tcBorders>
              <w:top w:val="single" w:sz="12" w:space="0" w:color="00B050"/>
              <w:bottom w:val="single" w:sz="4" w:space="0" w:color="00B050"/>
            </w:tcBorders>
            <w:vAlign w:val="center"/>
          </w:tcPr>
          <w:p w14:paraId="2297F7B4" w14:textId="77777777" w:rsidR="00C17BFD" w:rsidRPr="00C17BFD" w:rsidRDefault="00C17BFD" w:rsidP="003F293A">
            <w:pPr>
              <w:pStyle w:val="CETBodytext"/>
              <w:jc w:val="center"/>
              <w:rPr>
                <w:b/>
              </w:rPr>
            </w:pPr>
            <w:r w:rsidRPr="00C17BFD">
              <w:rPr>
                <w:b/>
              </w:rPr>
              <w:t>Type of zeolite</w:t>
            </w:r>
          </w:p>
        </w:tc>
        <w:tc>
          <w:tcPr>
            <w:tcW w:w="728" w:type="pct"/>
            <w:tcBorders>
              <w:top w:val="single" w:sz="12" w:space="0" w:color="00B050"/>
              <w:bottom w:val="single" w:sz="4" w:space="0" w:color="00B050"/>
            </w:tcBorders>
            <w:vAlign w:val="center"/>
          </w:tcPr>
          <w:p w14:paraId="3B068431" w14:textId="77777777" w:rsidR="00C17BFD" w:rsidRPr="00C17BFD" w:rsidRDefault="00C17BFD" w:rsidP="003F293A">
            <w:pPr>
              <w:pStyle w:val="CETBodytext"/>
              <w:jc w:val="center"/>
              <w:rPr>
                <w:b/>
              </w:rPr>
            </w:pPr>
            <w:r w:rsidRPr="00C17BFD">
              <w:rPr>
                <w:b/>
              </w:rPr>
              <w:t>Conditions</w:t>
            </w:r>
          </w:p>
        </w:tc>
        <w:tc>
          <w:tcPr>
            <w:tcW w:w="510" w:type="pct"/>
            <w:tcBorders>
              <w:top w:val="single" w:sz="12" w:space="0" w:color="00B050"/>
              <w:bottom w:val="single" w:sz="4" w:space="0" w:color="00B050"/>
            </w:tcBorders>
            <w:vAlign w:val="center"/>
          </w:tcPr>
          <w:p w14:paraId="040A1070" w14:textId="355DE455" w:rsidR="00C17BFD" w:rsidRPr="00C17BFD" w:rsidRDefault="00B20B17" w:rsidP="00B20B17">
            <w:pPr>
              <w:pStyle w:val="CETBodytext"/>
              <w:jc w:val="center"/>
              <w:rPr>
                <w:b/>
              </w:rPr>
            </w:pPr>
            <w:r>
              <w:rPr>
                <w:b/>
              </w:rPr>
              <w:t>#Papers</w:t>
            </w:r>
          </w:p>
        </w:tc>
        <w:tc>
          <w:tcPr>
            <w:tcW w:w="1573" w:type="pct"/>
            <w:tcBorders>
              <w:top w:val="single" w:sz="12" w:space="0" w:color="00B050"/>
              <w:bottom w:val="single" w:sz="4" w:space="0" w:color="00B050"/>
              <w:right w:val="nil"/>
            </w:tcBorders>
            <w:vAlign w:val="center"/>
          </w:tcPr>
          <w:p w14:paraId="11255ADA" w14:textId="77777777" w:rsidR="00C17BFD" w:rsidRPr="00C17BFD" w:rsidRDefault="00C17BFD" w:rsidP="003F293A">
            <w:pPr>
              <w:pStyle w:val="CETBodytext"/>
              <w:jc w:val="center"/>
              <w:rPr>
                <w:b/>
              </w:rPr>
            </w:pPr>
            <w:r w:rsidRPr="00C17BFD">
              <w:rPr>
                <w:b/>
              </w:rPr>
              <w:t>References</w:t>
            </w:r>
          </w:p>
        </w:tc>
      </w:tr>
      <w:tr w:rsidR="003F293A" w:rsidRPr="00C17BFD" w14:paraId="3E87BD2E" w14:textId="77777777" w:rsidTr="003F293A">
        <w:tc>
          <w:tcPr>
            <w:tcW w:w="987" w:type="pct"/>
            <w:tcBorders>
              <w:top w:val="single" w:sz="4" w:space="0" w:color="00B050"/>
              <w:left w:val="nil"/>
              <w:bottom w:val="single" w:sz="4" w:space="0" w:color="00B050"/>
            </w:tcBorders>
            <w:vAlign w:val="center"/>
          </w:tcPr>
          <w:p w14:paraId="68976E6B" w14:textId="77777777" w:rsidR="00C17BFD" w:rsidRPr="00C17BFD" w:rsidRDefault="00C17BFD" w:rsidP="003F293A">
            <w:pPr>
              <w:pStyle w:val="CETBodytext"/>
              <w:jc w:val="center"/>
            </w:pPr>
            <w:r w:rsidRPr="00C17BFD">
              <w:t>Coal Fly Ash (CFA)</w:t>
            </w:r>
          </w:p>
        </w:tc>
        <w:tc>
          <w:tcPr>
            <w:tcW w:w="471" w:type="pct"/>
            <w:tcBorders>
              <w:top w:val="single" w:sz="4" w:space="0" w:color="00B050"/>
              <w:bottom w:val="single" w:sz="4" w:space="0" w:color="00B050"/>
            </w:tcBorders>
            <w:vAlign w:val="center"/>
          </w:tcPr>
          <w:p w14:paraId="1473F02A" w14:textId="77777777" w:rsidR="00C17BFD" w:rsidRPr="00C17BFD" w:rsidRDefault="00C17BFD" w:rsidP="003F293A">
            <w:pPr>
              <w:pStyle w:val="CETBodytext"/>
              <w:jc w:val="center"/>
            </w:pPr>
            <w:r w:rsidRPr="00C17BFD">
              <w:t>Si &amp; Al</w:t>
            </w:r>
          </w:p>
        </w:tc>
        <w:tc>
          <w:tcPr>
            <w:tcW w:w="731" w:type="pct"/>
            <w:tcBorders>
              <w:top w:val="single" w:sz="4" w:space="0" w:color="00B050"/>
              <w:bottom w:val="single" w:sz="4" w:space="0" w:color="00B050"/>
            </w:tcBorders>
            <w:vAlign w:val="center"/>
          </w:tcPr>
          <w:p w14:paraId="3ED1474F" w14:textId="77777777" w:rsidR="00C17BFD" w:rsidRPr="00C17BFD" w:rsidRDefault="00C17BFD" w:rsidP="003F293A">
            <w:pPr>
              <w:pStyle w:val="CETBodytext"/>
              <w:jc w:val="center"/>
            </w:pPr>
            <w:r w:rsidRPr="00C17BFD">
              <w:t>A, X, Y, P1</w:t>
            </w:r>
          </w:p>
        </w:tc>
        <w:tc>
          <w:tcPr>
            <w:tcW w:w="728" w:type="pct"/>
            <w:tcBorders>
              <w:top w:val="single" w:sz="4" w:space="0" w:color="00B050"/>
              <w:bottom w:val="single" w:sz="4" w:space="0" w:color="00B050"/>
            </w:tcBorders>
            <w:vAlign w:val="center"/>
          </w:tcPr>
          <w:p w14:paraId="7DA9898C" w14:textId="77777777" w:rsidR="00C17BFD" w:rsidRPr="00C17BFD" w:rsidRDefault="00C17BFD" w:rsidP="003F293A">
            <w:pPr>
              <w:pStyle w:val="CETBodytext"/>
              <w:jc w:val="center"/>
            </w:pPr>
            <w:r w:rsidRPr="00C17BFD">
              <w:t>(HM)</w:t>
            </w:r>
          </w:p>
          <w:p w14:paraId="6C0EB69E" w14:textId="74FA88C3" w:rsidR="00C17BFD" w:rsidRPr="00C17BFD" w:rsidRDefault="00C340EE" w:rsidP="003F293A">
            <w:pPr>
              <w:pStyle w:val="CETBodytext"/>
              <w:jc w:val="center"/>
            </w:pPr>
            <m:oMathPara>
              <m:oMath>
                <m:d>
                  <m:dPr>
                    <m:begChr m:val="["/>
                    <m:endChr m:val="]"/>
                    <m:ctrlPr>
                      <w:rPr>
                        <w:rFonts w:ascii="Cambria Math" w:hAnsi="Cambria Math"/>
                        <w:i/>
                      </w:rPr>
                    </m:ctrlPr>
                  </m:dPr>
                  <m:e>
                    <m:r>
                      <w:rPr>
                        <w:rFonts w:ascii="Cambria Math" w:hAnsi="Cambria Math"/>
                      </w:rPr>
                      <m:t>80;95</m:t>
                    </m:r>
                  </m:e>
                </m:d>
                <m:r>
                  <w:rPr>
                    <w:rFonts w:ascii="Cambria Math" w:hAnsi="Cambria Math"/>
                  </w:rPr>
                  <m:t>°C</m:t>
                </m:r>
              </m:oMath>
            </m:oMathPara>
          </w:p>
          <w:p w14:paraId="0B80C7DC" w14:textId="3179C73B" w:rsidR="00C17BFD" w:rsidRPr="00C17BFD" w:rsidRDefault="00C340EE" w:rsidP="003F293A">
            <w:pPr>
              <w:pStyle w:val="CETBodytext"/>
              <w:jc w:val="center"/>
            </w:pPr>
            <m:oMathPara>
              <m:oMath>
                <m:d>
                  <m:dPr>
                    <m:begChr m:val="["/>
                    <m:endChr m:val="]"/>
                    <m:ctrlPr>
                      <w:rPr>
                        <w:rFonts w:ascii="Cambria Math" w:hAnsi="Cambria Math"/>
                        <w:i/>
                      </w:rPr>
                    </m:ctrlPr>
                  </m:dPr>
                  <m:e>
                    <m:r>
                      <w:rPr>
                        <w:rFonts w:ascii="Cambria Math" w:hAnsi="Cambria Math"/>
                      </w:rPr>
                      <m:t>6;36</m:t>
                    </m:r>
                  </m:e>
                </m:d>
                <m:r>
                  <w:rPr>
                    <w:rFonts w:ascii="Cambria Math" w:hAnsi="Cambria Math"/>
                  </w:rPr>
                  <m:t xml:space="preserve"> h</m:t>
                </m:r>
              </m:oMath>
            </m:oMathPara>
          </w:p>
          <w:p w14:paraId="667FEB28" w14:textId="77777777" w:rsidR="00C17BFD" w:rsidRPr="00C17BFD" w:rsidRDefault="00C17BFD" w:rsidP="003F293A">
            <w:pPr>
              <w:pStyle w:val="CETBodytext"/>
              <w:jc w:val="center"/>
            </w:pPr>
            <w:r w:rsidRPr="00C17BFD">
              <w:t>(SFC)</w:t>
            </w:r>
          </w:p>
        </w:tc>
        <w:tc>
          <w:tcPr>
            <w:tcW w:w="510" w:type="pct"/>
            <w:tcBorders>
              <w:top w:val="single" w:sz="4" w:space="0" w:color="00B050"/>
              <w:bottom w:val="single" w:sz="4" w:space="0" w:color="00B050"/>
            </w:tcBorders>
            <w:vAlign w:val="center"/>
          </w:tcPr>
          <w:p w14:paraId="546D4C20" w14:textId="77777777" w:rsidR="00C17BFD" w:rsidRPr="00C17BFD" w:rsidRDefault="00C17BFD" w:rsidP="003F293A">
            <w:pPr>
              <w:pStyle w:val="CETBodytext"/>
              <w:jc w:val="center"/>
            </w:pPr>
            <w:r w:rsidRPr="00C17BFD">
              <w:t>(9)</w:t>
            </w:r>
          </w:p>
        </w:tc>
        <w:tc>
          <w:tcPr>
            <w:tcW w:w="1573" w:type="pct"/>
            <w:tcBorders>
              <w:top w:val="single" w:sz="4" w:space="0" w:color="00B050"/>
              <w:bottom w:val="single" w:sz="4" w:space="0" w:color="00B050"/>
              <w:right w:val="nil"/>
            </w:tcBorders>
            <w:vAlign w:val="center"/>
          </w:tcPr>
          <w:p w14:paraId="000E455D" w14:textId="345B738F" w:rsidR="00C17BFD" w:rsidRPr="00C17BFD" w:rsidRDefault="00C17BFD" w:rsidP="003F293A">
            <w:pPr>
              <w:pStyle w:val="CETBodytext"/>
              <w:jc w:val="center"/>
            </w:pPr>
            <w:r w:rsidRPr="00C17BFD">
              <w:fldChar w:fldCharType="begin" w:fldLock="1"/>
            </w:r>
            <w:r w:rsidR="003F293A">
              <w:instrText>ADDIN CSL_CITATION {"citationItems":[{"id":"ITEM-1","itemData":{"DOI":"10.1016/j.chemosphere.2020.128889","ISSN":"18791298","PMID":"33187656","abstract":"Heavy metals contamination of water is one of the environmental issue globally. Thus prepared fly ash–based zeolite (FZA)–supported nano zerovalent iron and nickel (nZVI/Ni@FZA) bimetallic composite from low-cost fly ash waste for the potential treatment of anion (Cr(VI) and cation Cu(II)) heavy metals from industrial effluents at pH 3 and 5, respectively in this study. The systematic interaction between FZA and nZVI/Ni and the adsorptive removal mechanism was studied. The mean surface area of the nZVI/Ni@FZA (154.11 m2/g) was much greater than that of the FZA (46.6 m2/g) and nZVI (4.76 m2/g) independently, as determined by BET-N2 measurements. The effect of influence factors on the removal of Cr(VI) and Cu(II) by nZVI/Ni@FZA, such as pH effect, initial concentration effect, time effect, temperature effect, coexisting metals, and ionic strength, and cumulative loading ability, were discussed. The maximum adsorption capacity of nZVI/Ni@FZA was 48.31 mg/g and 147.06 mg/g towards Cr(VI) and Cu(II), respectively. These were higher than those of nZVI@FZA and FZA. It demonstrated that Ni could play an important role in enhancing the reduction ability of nZVI. Furthermore, isothermal and kinetic results revealed that both heavy metal adsorption processes were rate limiting monolayer Langmuir adsorption on homogeneous surfaces. Thermodynamic results suggested that the adsorptive removal of metal ions was endothermic with spontaneity. The applicability of nZVI/Ni@FZA on real industrial wastewater treatment results demonstrate that the concentration of heavy metals were removed under the acceptable standard levels. Further the adsorption capacity of nZVI/Ni@FZA was higher than the nZVI@FZA and FZA. The overall results demonstrated that nZVI/Ni@FZA was a promising, efficient, and economically feasible sorbent for potential wastewater treatment. Moreover this is first report on the preparation nZVI/Ni@FZA bimetallic composite.","author":[{"dropping-particle":"","family":"Angaru","given":"Ganesh Kumar Reddy","non-dropping-particle":"","parse-names":false,"suffix":""},{"dropping-particle":"","family":"Choi","given":"Yu Lim","non-dropping-particle":"","parse-names":false,"suffix":""},{"dropping-particle":"","family":"Lingamdinne","given":"Lakshmi Prasanna","non-dropping-particle":"","parse-names":false,"suffix":""},{"dropping-particle":"","family":"Choi","given":"Jong Soo","non-dropping-particle":"","parse-names":false,"suffix":""},{"dropping-particle":"","family":"Kim","given":"Dong Su","non-dropping-particle":"","parse-names":false,"suffix":""},{"dropping-particle":"","family":"Koduru","given":"Janardhan Reddy","non-dropping-particle":"","parse-names":false,"suffix":""},{"dropping-particle":"","family":"Yang","given":"Jae Kyu","non-dropping-particle":"","parse-names":false,"suffix":""},{"dropping-particle":"","family":"Chang","given":"Yoon Young","non-dropping-particle":"","parse-names":false,"suffix":""}],"container-title":"Chemosphere","id":"ITEM-1","issued":{"date-parts":[["2021"]]},"page":"128889","publisher":"Elsevier Ltd","title":"Facile synthesis of economical feasible fly ash–based zeolite–supported nano zerovalent iron and nickel bimetallic composite for the potential removal of heavy metals from industrial effluents","type":"article-journal","volume":"267"},"uris":["http://www.mendeley.com/documents/?uuid=b4322afe-5502-4863-bbe2-3598bc8e0f86"]}],"mendeley":{"formattedCitation":"(Angaru et al., 2021)","plainTextFormattedCitation":"(Angaru et al., 2021)","previouslyFormattedCitation":"[10]"},"properties":{"noteIndex":0},"schema":"https://github.com/citation-style-language/schema/raw/master/csl-citation.json"}</w:instrText>
            </w:r>
            <w:r w:rsidRPr="00C17BFD">
              <w:fldChar w:fldCharType="separate"/>
            </w:r>
            <w:r w:rsidR="003F293A" w:rsidRPr="003F293A">
              <w:rPr>
                <w:noProof/>
              </w:rPr>
              <w:t>(Angaru et al., 2021)</w:t>
            </w:r>
            <w:r w:rsidRPr="00C17BFD">
              <w:fldChar w:fldCharType="end"/>
            </w:r>
            <w:r w:rsidRPr="00C17BFD">
              <w:t xml:space="preserve"> </w:t>
            </w:r>
            <w:r w:rsidRPr="00C17BFD">
              <w:fldChar w:fldCharType="begin" w:fldLock="1"/>
            </w:r>
            <w:r w:rsidR="003F293A">
              <w:instrText>ADDIN CSL_CITATION {"citationItems":[{"id":"ITEM-1","itemData":{"DOI":"10.1080/2374068X.2021.1927640","ISSN":"23740698","abstract":"Coal fly ash (CFA) is one of the major global pollutants, which is continuously invading a huge amount of land every year; consequently, there is depletion of barren land. Even, in the 21st century, a hundred per cent utilisation of fly ash is not achieved. Here, in the present research work, fly ash is processed initially with the mineral acids followed by the alkali treatment under optimised conditions. The alkali treatment of fly ash revealed the formation of geopolymers like the structure of variable shapes and sizes. The confirmation and identification of the final desilicated product were done by infrared spectroscopy i.e. (FT-IR), X-ray diffraction (XRD), X-Ray fluorescence (XRF), Field Emission Scanning Electron Microscopy (FESEM-EDS) and Transmission Electron Microscopy (TEM). The size of the zeolitic product was varying from 60 to 120 nm in width and 80 to 700 nm in length. While the shape of the particles was varying from spherical to needle and rod-shaped. The current method suggested the transformation of fly ash waste into the zeolite product. The synthesis of such particles from fly ash makes the process and product economical and eco-friendly by providing a safe and environment-friendly disposal of fly ash.","author":[{"dropping-particle":"","family":"Yadav","given":"Virendra Kumar","non-dropping-particle":"","parse-names":false,"suffix":""},{"dropping-particle":"","family":"Suriyaprabha","given":"R.","non-dropping-particle":"","parse-names":false,"suffix":""},{"dropping-particle":"","family":"Inwati","given":"Gajendra Kumar","non-dropping-particle":"","parse-names":false,"suffix":""},{"dropping-particle":"","family":"Gupta","given":"Nitin","non-dropping-particle":"","parse-names":false,"suffix":""},{"dropping-particle":"","family":"Singh","given":"Bijendra","non-dropping-particle":"","parse-names":false,"suffix":""},{"dropping-particle":"","family":"Lal","given":"Chagan","non-dropping-particle":"","parse-names":false,"suffix":""},{"dropping-particle":"","family":"Kumar","given":"Pankaj","non-dropping-particle":"","parse-names":false,"suffix":""},{"dropping-particle":"","family":"Godha","given":"Meena","non-dropping-particle":"","parse-names":false,"suffix":""},{"dropping-particle":"","family":"Kalasariya","given":"Haresh","non-dropping-particle":"","parse-names":false,"suffix":""}],"container-title":"Advances in Materials and Processing Technologies","id":"ITEM-1","issue":"00","issued":{"date-parts":[["2021"]]},"page":"1-19","publisher":"Taylor &amp; Francis","title":"A Noble and Economical Method for the Synthesis of Low Cost Zeolites From Coal Fly Ash Waste","type":"article-journal","volume":"00"},"uris":["http://www.mendeley.com/documents/?uuid=08d1d55e-4014-48ab-a503-816d603e9979"]}],"mendeley":{"formattedCitation":"(Yadav et al., 2021)","plainTextFormattedCitation":"(Yadav et al., 2021)","previouslyFormattedCitation":"[12]"},"properties":{"noteIndex":0},"schema":"https://github.com/citation-style-language/schema/raw/master/csl-citation.json"}</w:instrText>
            </w:r>
            <w:r w:rsidRPr="00C17BFD">
              <w:fldChar w:fldCharType="separate"/>
            </w:r>
            <w:r w:rsidR="003F293A" w:rsidRPr="003F293A">
              <w:rPr>
                <w:noProof/>
              </w:rPr>
              <w:t>(Yadav et al., 2021)</w:t>
            </w:r>
            <w:r w:rsidRPr="00C17BFD">
              <w:fldChar w:fldCharType="end"/>
            </w:r>
            <w:r w:rsidRPr="00C17BFD">
              <w:t xml:space="preserve"> </w:t>
            </w:r>
            <w:r w:rsidRPr="00C17BFD">
              <w:fldChar w:fldCharType="begin" w:fldLock="1"/>
            </w:r>
            <w:r w:rsidR="003F293A">
              <w:instrText>ADDIN CSL_CITATION {"citationItems":[{"id":"ITEM-1","itemData":{"DOI":"10.1016/j.micromeso.2019.109940","ISSN":"13871811","abstract":"The large emission of coal fly ash (CFA) brings a series of environmental and health problems. Therefore, it is extremely necessary and significant to explore efficient ways to reuse fly ash. Zeolitization of CFA provides a potential alternative for creating high-added-value products from this hazardous solid waste. But the synthesis of zeolite from CFA is still a long way from industrialization. In this paper, a single-phase submicron zeolite Y (FAZ-Y3) was successfully synthesized from CFA via the alkali fusion hydrothermal method without the use of any organic structure guide agents. Results indicated that the type and purity of zeolite greatly depended on the preparation parameters and zeolite P was the major competitive phase. With an average size of approximately 250 nm, FAZ-Y3 possessing a specific surface area of 386.9 m2 g−1 and crystallinity of 92.73% was prepared at 80 °C for 12 h by adding the inorganic liquid-phase directing agent and exhibited excellent thermal stability. The product was then applied to acetone adsorption. It was found that Langmuir and Bangham model could better describe the experimental data and internal diffusion was the main resistance of mass transfer. The adsorption capacity of FAZ-Y3 could reach approximately 82% of that for the commercial zeolite Y (CZ-Y) and it also possessed considerable regenerability property. The results of this study provided a foundation for the synthesis of a low-cost adsorbent for controlling the emission of volatile organic compounds.","author":[{"dropping-particle":"","family":"Ren","given":"Xiaoyu","non-dropping-particle":"","parse-names":false,"suffix":""},{"dropping-particle":"","family":"Liu","given":"Shaojun","non-dropping-particle":"","parse-names":false,"suffix":""},{"dropping-particle":"","family":"Qu","given":"Ruiyang","non-dropping-particle":"","parse-names":false,"suffix":""},{"dropping-particle":"","family":"Xiao","given":"Lifeng","non-dropping-particle":"","parse-names":false,"suffix":""},{"dropping-particle":"","family":"Hu","given":"Pin","non-dropping-particle":"","parse-names":false,"suffix":""},{"dropping-particle":"","family":"Song","given":"Hao","non-dropping-particle":"","parse-names":false,"suffix":""},{"dropping-particle":"","family":"Wu","given":"Weihong","non-dropping-particle":"","parse-names":false,"suffix":""},{"dropping-particle":"","family":"Zheng","given":"Chenghang","non-dropping-particle":"","parse-names":false,"suffix":""},{"dropping-particle":"","family":"Wu","given":"Xuecheng","non-dropping-particle":"","parse-names":false,"suffix":""},{"dropping-particle":"","family":"Gao","given":"Xiang","non-dropping-particle":"","parse-names":false,"suffix":""}],"container-title":"Microporous and Mesoporous Materials","id":"ITEM-1","issue":"December 2019","issued":{"date-parts":[["2020"]]},"page":"109940","publisher":"Elsevier Inc.","title":"Synthesis and characterization of single-phase submicron zeolite Y from coal fly ash and its potential application for acetone adsorption","type":"article-journal","volume":"295"},"uris":["http://www.mendeley.com/documents/?uuid=a8f93c32-dbcf-4501-b1fd-bf7ae2ffde86"]}],"mendeley":{"formattedCitation":"(Ren et al., 2020a)","plainTextFormattedCitation":"(Ren et al., 2020a)","previouslyFormattedCitation":"[13]"},"properties":{"noteIndex":0},"schema":"https://github.com/citation-style-language/schema/raw/master/csl-citation.json"}</w:instrText>
            </w:r>
            <w:r w:rsidRPr="00C17BFD">
              <w:fldChar w:fldCharType="separate"/>
            </w:r>
            <w:r w:rsidR="003F293A" w:rsidRPr="00112031">
              <w:rPr>
                <w:noProof/>
                <w:lang w:val="it-IT"/>
              </w:rPr>
              <w:t>(Ren et al., 2020a)</w:t>
            </w:r>
            <w:r w:rsidRPr="00C17BFD">
              <w:fldChar w:fldCharType="end"/>
            </w:r>
            <w:r w:rsidRPr="00112031">
              <w:rPr>
                <w:lang w:val="it-IT"/>
              </w:rPr>
              <w:t xml:space="preserve"> </w:t>
            </w:r>
            <w:r w:rsidRPr="00C17BFD">
              <w:fldChar w:fldCharType="begin" w:fldLock="1"/>
            </w:r>
            <w:r w:rsidR="003F293A" w:rsidRPr="00112031">
              <w:rPr>
                <w:lang w:val="it-IT"/>
              </w:rPr>
              <w:instrText>ADDIN CSL_CITATION {"citationItems":[{"id":"ITEM-1","itemData":{"DOI":"10.1016/j.jcis.2017.11.003","ISSN":"0021-9797","author":[{"dropping-particle":"","family":"Goscianska","given":"Joanna","non-dropping-particle":"","parse-names":false,"suffix":""},{"dropping-particle":"","family":"Ptaszkowska-koniarz","given":"Magdalena","non-dropping-particle":"","parse-names":false,"suffix":""},{"dropping-particle":"","family":"Frankowski","given":"Marcin","non-dropping-particle":"","parse-names":false,"suffix":""},{"dropping-particle":"","family":"Franus","given":"Malgorzata","non-dropping-particle":"","parse-names":false,"suffix":""},{"dropping-particle":"","family":"Panek","given":"Rafal","non-dropping-particle":"","parse-names":false,"suffix":""},{"dropping-particle":"","family":"Franus","given":"Wojciech","non-dropping-particle":"","parse-names":false,"suffix":""}],"container-title":"Journal of Colloid And Interface Science","id":"ITEM-1","issued":{"date-parts":[["2018"]]},"page":"72-81","publisher":"Elsevier Inc.","title":"Journal of Colloid and Interface Science Removal of phosphate from water by lanthanum-modified zeolites obtained from fly ash","type":"article-journal","volume":"513"},"uris":["http://www.mendeley.com/documents/?uuid=2efa53e1-97c7-41b1-830f-4a6afca93774"]}],"mendeley":{"formattedCitation":"(Goscianska et al., 2018)","plainTextFormattedCitation":"(Goscianska et al., 2018)","previouslyFormattedCitation":"[14]"},"properties":{"noteIndex":0},"schema":"https://github.com/citation-style-language/schema/raw/master/csl-citation.json"}</w:instrText>
            </w:r>
            <w:r w:rsidRPr="00C17BFD">
              <w:fldChar w:fldCharType="separate"/>
            </w:r>
            <w:r w:rsidR="003F293A" w:rsidRPr="00112031">
              <w:rPr>
                <w:noProof/>
                <w:lang w:val="it-IT"/>
              </w:rPr>
              <w:t>(Goscianska et al., 2018)</w:t>
            </w:r>
            <w:r w:rsidRPr="00C17BFD">
              <w:fldChar w:fldCharType="end"/>
            </w:r>
            <w:r w:rsidRPr="00112031">
              <w:rPr>
                <w:lang w:val="it-IT"/>
              </w:rPr>
              <w:t xml:space="preserve"> </w:t>
            </w:r>
            <w:r w:rsidRPr="00C17BFD">
              <w:fldChar w:fldCharType="begin" w:fldLock="1"/>
            </w:r>
            <w:r w:rsidR="003F293A" w:rsidRPr="00112031">
              <w:rPr>
                <w:lang w:val="it-IT"/>
              </w:rPr>
              <w:instrText>ADDIN CSL_CITATION {"citationItems":[{"id":"ITEM-1","itemData":{"DOI":"10.1016/j.powtec.2016.02.019","ISSN":"1873328X","abstract":"Waste management and water quality are two of the main problems that humanity faces nowadays. Increased urbanization and industrialization lead to excessive release of wastes into the environment, including fly ash resulted from coal combustion. Fly ash reuse in developing low cost, efficient adsorbents of zeolite-type could support wastewater treatment according to the concept wastes for waste treatment. The ashes converted in zeolite materials were collected from two Combined Heat and Power Plants (CET Brasov and DEVA) from Romania. The zeolite materials were characterized by AFM, XRD, FT-IR, SEM, BET and surface energy measurements to outline the crystalline and morphology modifications. The zeolite-type substrates were obtained by using the fly ashes modified through hydrothermal processes using a low concentration of NaOH, and were further used for heavy metals removal (Cd2+, Ni2+, Cu2+, Zn2+, Pb2+) from synthetic solutions with mono-, bi-, and five-cations. In order to obtain maximum efficiency during the heavy metals removal of the adsorption conditions (contact time, optimum amount of substrate and initial concentration) were optimized. These parameters were further used in the thermodynamic and kinetic modelling of the adsorption processes. Correlated with the surface structure, composition and morphology, the kinetic adsorption mechanisms and the substrate capacities are further discussed.","author":[{"dropping-particle":"","family":"Visa","given":"Maria","non-dropping-particle":"","parse-names":false,"suffix":""}],"container-title":"Powder Technology","id":"ITEM-1","issued":{"date-parts":[["2016"]]},"page":"338-347","publisher":"Elsevier B.V.","title":"Synthesis and characterization of new zeolite materials obtained from fly ash for heavy metals removal in advanced wastewater treatment","type":"article-journal","volume":"294"},"uris":["http://www.mendeley.com/documents/?uuid=b4f4aafa-ae5b-409a-a6a2-b115130e0976"]}],"mendeley":{"formattedCitation":"(Visa, 2016)","plainTextFormattedCitation":"(Visa, 2016)","previouslyFormattedCitation":"[15]"},"properties":{"noteIndex":0},"schema":"https://github.com/citation-style-language/schema/raw/master/csl-citation.json"}</w:instrText>
            </w:r>
            <w:r w:rsidRPr="00C17BFD">
              <w:fldChar w:fldCharType="separate"/>
            </w:r>
            <w:r w:rsidR="003F293A" w:rsidRPr="00112031">
              <w:rPr>
                <w:noProof/>
                <w:lang w:val="it-IT"/>
              </w:rPr>
              <w:t>(Visa, 2016)</w:t>
            </w:r>
            <w:r w:rsidRPr="00C17BFD">
              <w:fldChar w:fldCharType="end"/>
            </w:r>
            <w:r w:rsidRPr="00112031">
              <w:rPr>
                <w:lang w:val="it-IT"/>
              </w:rPr>
              <w:t xml:space="preserve"> </w:t>
            </w:r>
            <w:r w:rsidRPr="00C17BFD">
              <w:fldChar w:fldCharType="begin" w:fldLock="1"/>
            </w:r>
            <w:r w:rsidR="003F293A" w:rsidRPr="00112031">
              <w:rPr>
                <w:lang w:val="it-IT"/>
              </w:rPr>
              <w:instrText>ADDIN CSL_CITATION {"citationItems":[{"id":"ITEM-1","itemData":{"DOI":"10.1002/jctb.2377","ISSN":"02682575","abstract":"BACKGROUND: The removal of cationic dyes from wastewater is of great importance. Three zeolites synthesized from coal fly ashes (ZFAs) were investigated as adsorbents to remove methylene blue (MB), a cationic dye, from aqueous solutions. Experiments were conducted using the batch adsorption technique under different conditions of initial dye concentration, adsorbent dose, solution pH, and salt concentration. RESULTS: The adsorption isotherm data of MB on ZFAs were fitted well to the Langmuir model. The maximum adsorption capacities ofMBby the three ZFAs, calculated using the Langmuir equation, ranged from 23.70 to 50.51 mg g-1. Theadsorption of MB by ZFA was essentially due to electrostatic forces. The measurement of zeta potential indicated that ZFA had a lower surface charge at alkaline pH, resulting in enhanced removal of MB with increasing pH. MB was highly competitive compared with Na+, leading to only a &lt;6% reduction in adsorption in the presence of NaCl up to 1.0mol L-1. Regeneration of used ZFA was achieved by thermal treatment. In this study, 90-105% adsorption capacity of fresh ZFA was recovered by heating at 450°C for 2 h. CONCLUSION: The experimental results suggest that ZFA could be employed as an adsorbent in the removal of cationic dyes from wastewater, and the adsorptive ability of used ZFA can be recovered by thermal treatment. © 2010 Society of Chemical Industry.","author":[{"dropping-particle":"","family":"Sun","given":"Zhi","non-dropping-particle":"","parse-names":false,"suffix":""},{"dropping-particle":"","family":"Li","given":"Chunjie","non-dropping-particle":"","parse-names":false,"suffix":""},{"dropping-particle":"","family":"Wu","given":"Deyi","non-dropping-particle":"","parse-names":false,"suffix":""}],"container-title":"Journal of Chemical Technology and Biotechnology","id":"ITEM-1","issue":"6","issued":{"date-parts":[["2010"]]},"page":"845-850","title":"Removal of methylene blue from aqueous solution by adsorption onto zeolite synthesized from coal fly ash and its thermal regeneration","type":"article-journal","volume":"85"},"uris":["http://www.mendeley.com/documents/?uuid=ac796547-ce70-45ab-bb05-5d1d81ca7756"]}],"mendeley":{"formattedCitation":"(Sun et al., 2010)","plainTextFormattedCitation":"(Sun et al., 2010)","previouslyFormattedCitation":"[16]"},"properties":{"noteIndex":0},"schema":"https://github.com/citation-style-language/schema/raw/master/csl-citation.json"}</w:instrText>
            </w:r>
            <w:r w:rsidRPr="00C17BFD">
              <w:fldChar w:fldCharType="separate"/>
            </w:r>
            <w:r w:rsidR="003F293A" w:rsidRPr="00112031">
              <w:rPr>
                <w:noProof/>
                <w:lang w:val="it-IT"/>
              </w:rPr>
              <w:t>(Sun et al., 2010)</w:t>
            </w:r>
            <w:r w:rsidRPr="00C17BFD">
              <w:fldChar w:fldCharType="end"/>
            </w:r>
            <w:r w:rsidRPr="00112031">
              <w:rPr>
                <w:lang w:val="it-IT"/>
              </w:rPr>
              <w:t xml:space="preserve"> </w:t>
            </w:r>
            <w:r w:rsidRPr="00C17BFD">
              <w:fldChar w:fldCharType="begin" w:fldLock="1"/>
            </w:r>
            <w:r w:rsidR="003F293A" w:rsidRPr="00112031">
              <w:rPr>
                <w:lang w:val="it-IT"/>
              </w:rPr>
              <w:instrText xml:space="preserve">ADDIN CSL_CITATION {"citationItems":[{"id":"ITEM-1","itemData":{"DOI":"10.1016/j.chemosphere.2018.11.203","ISSN":"18791298","PMID":"30553210","abstract":"A zeolite-reduced graphene oxide (ZrGO) based composite was synthesized to remove arsenic from water. To make a low-cost adsorbent, zeolite was synthesized using an inexpensive waste material; fly ash, which was further used to produce the ZrGO composite. Fourier transform infrared spectroscopy (FTIR), Scanning electron microscopy (SEM), and Raman spectra were used to characterize the morphology and surface composition of the synthesized materials. Synthesized materials: zeolite, rGO and ZrGO were evaluated as an adsorbent to remove arsenic from water. The results indicated that all three were able to adsorb arsenic from water but the removal efficiency of ZrGO was the best as it was able to bring down the arsenic concentration within the WHO permissible limits. The maximum adsorption capacity for 100 </w:instrText>
            </w:r>
            <w:r w:rsidR="003F293A">
              <w:instrText>μ</w:instrText>
            </w:r>
            <w:r w:rsidR="003F293A" w:rsidRPr="00112031">
              <w:rPr>
                <w:lang w:val="it-IT"/>
              </w:rPr>
              <w:instrText xml:space="preserve">g/L of initial arsenic concentration was found to be 49.23 </w:instrText>
            </w:r>
            <w:r w:rsidR="003F293A">
              <w:instrText>μ</w:instrText>
            </w:r>
            <w:r w:rsidR="003F293A" w:rsidRPr="00112031">
              <w:rPr>
                <w:lang w:val="it-IT"/>
              </w:rPr>
              <w:instrText>g/g. Results indicate that pseudo second order kinetics describes the arsenic adsorption on ZrGO. Adsorption isotherm study for ZrGO shows best fit for Redlich-Peterson model of adsorption.","author":[{"dropping-particle":"","family":"Soni","given":"Richa","non-dropping-particle":"","parse-names":false,"suffix":""},{"dropping-particle":"","family":"Shukla","given":"Dericks Praise","non-dropping-particle":"","parse-names":false,"suffix":""}],"container-title"</w:instrText>
            </w:r>
            <w:r w:rsidR="003F293A">
              <w:instrText>:"Chemosphere","id":"ITEM-1","issued":{"date-parts":[["2019"]]},"page":"504-509","publisher":"Elsevier Ltd","title":"Synthesis of fly ash based zeolite-reduced graphene oxide composite and its evaluation as an adsorbent for arsenic removal","type":"article-journal","volume":"219"},"uris":["http://www.mendeley.com/documents/?uuid=d4a443dc-6f84-4e2f-a99c-0dbadc8bd0fa"]}],"mendeley":{"formattedCitation":"(Soni and Shukla, 2019)","plainTextFormattedCitation":"(Soni and Shukla, 2019)","previouslyFormattedCitation":"[17]"},"properties":{"noteIndex":0},"schema":"https://github.com/citation-style-language/schema/raw/master/csl-citation.json"}</w:instrText>
            </w:r>
            <w:r w:rsidRPr="00C17BFD">
              <w:fldChar w:fldCharType="separate"/>
            </w:r>
            <w:r w:rsidR="003F293A" w:rsidRPr="003F293A">
              <w:rPr>
                <w:noProof/>
              </w:rPr>
              <w:t>(Soni and Shukla, 2019)</w:t>
            </w:r>
            <w:r w:rsidRPr="00C17BFD">
              <w:fldChar w:fldCharType="end"/>
            </w:r>
            <w:r w:rsidRPr="00C17BFD">
              <w:t xml:space="preserve"> </w:t>
            </w:r>
            <w:r w:rsidRPr="00C17BFD">
              <w:fldChar w:fldCharType="begin" w:fldLock="1"/>
            </w:r>
            <w:r w:rsidR="003F293A">
              <w:instrText>ADDIN CSL_CITATION {"citationItems":[{"id":"ITEM-1","itemData":{"DOI":"10.4209/aaqr.2019.12.0651","ISSN":"20711409","abstract":"SOx, NOx, COx, volatile organic compounds (VOCs), and Hg vapor directly and indirectly harm the atmospheric environment and human health by contributing to the formation of photochemical smog, acid rain, and haze and posing risks of potential toxicity (e.g., carcinogenicity). Therefore, effectively controlling and reducing the pollution caused by these chemicals is critical, and to that end, several methods have been developed, among which adsorption is one of the most common and effective techniques. As adsorption materials, zeolites show great potential in reducing air pollution. Moreover, coal fly ash (CFA)-based zeolite synthesis enables the simultaneous treatment of air and solid waste pollution. In this study, the progress of recent years in research on zeolite synthesis by CFA is reviewed, and the challenges besetting this method are discussed. In addition, we examine the application of CFA-based zeolites in removing or minimizing harmful gases. As we enter an era of utilizing disposed waste, developing efficient and low-cost materials for the removal of harmful gases may require improving the synthesis of high-purity, high-performance fly ash zeolite materials.","author":[{"dropping-particle":"","family":"Ren","given":"Xiaoyu","non-dropping-particle":"","parse-names":false,"suffix":""},{"dropping-particle":"","family":"Qu","given":"Ruiyang","non-dropping-particle":"","parse-names":false,"suffix":""},{"dropping-particle":"","family":"Liu","given":"Shaojun","non-dropping-particle":"","parse-names":false,"suffix":""},{"dropping-particle":"","family":"Zhao","given":"Haitao","non-dropping-particle":"","parse-names":false,"suffix":""},{"dropping-particle":"","family":"Wu","given":"Weihong","non-dropping-particle":"","parse-names":false,"suffix":""},{"dropping-particle":"","family":"Song","given":"Hao","non-dropping-particle":"","parse-names":false,"suffix":""},{"dropping-particle":"","family":"Zheng","given":"Chenghang","non-dropping-particle":"","parse-names":false,"suffix":""},{"dropping-particle":"","family":"Wu","given":"Xuecheng","non-dropping-particle":"","parse-names":false,"suffix":""},{"dropping-particle":"","family":"Gao","given":"Xiang","non-dropping-particle":"","parse-names":false,"suffix":""}],"container-title":"Aerosol and Air Quality Research","id":"ITEM-1","issue":"5","issued":{"date-parts":[["2020"]]},"page":"1127-1144","title":"Synthesis of zeolites from coal fly ash for the removal of harmful gaseous pollutants: A review","type":"article-journal","volume":"20"},"uris":["http://www.mendeley.com/documents/?uuid=524c12da-e6f3-4028-a92b-0266c48e7513"]}],"mendeley":{"formattedCitation":"(Ren et al., 2020b)","plainTextFormattedCitation":"(Ren et al., 2020b)","previouslyFormattedCitation":"[8]"},"properties":{"noteIndex":0},"schema":"https://github.com/citation-style-language/schema/raw/master/csl-citation.json"}</w:instrText>
            </w:r>
            <w:r w:rsidRPr="00C17BFD">
              <w:fldChar w:fldCharType="separate"/>
            </w:r>
            <w:r w:rsidR="003F293A" w:rsidRPr="003F293A">
              <w:rPr>
                <w:noProof/>
              </w:rPr>
              <w:t>(Ren et al., 2020b)</w:t>
            </w:r>
            <w:r w:rsidRPr="00C17BFD">
              <w:fldChar w:fldCharType="end"/>
            </w:r>
            <w:r w:rsidRPr="00C17BFD">
              <w:t xml:space="preserve"> </w:t>
            </w:r>
            <w:r w:rsidRPr="00C17BFD">
              <w:fldChar w:fldCharType="begin" w:fldLock="1"/>
            </w:r>
            <w:r w:rsidR="003F293A">
              <w:instrText>ADDIN CSL_CITATION {"citationItems":[{"id":"ITEM-1","itemData":{"DOI":"10.1049/mna2.12083","ISSN":"17500443","abstract":"A solvent-free process was used to synthesize high-purity zeolite Y from fly ash. Different from the traditional two-step method, fly ash was activated efficiently by mixed alkali of NaOH and Na2CO3 at 750 °C for 2 h. For prepared zeolite Y, the composition, phase structure, morphology, specific surface areas and ammonium adsorption were evaluated comprehensively. The results show that a single phase zeolite Y with octahedral structure and an average diameter of 2.5 μm is obtained. The Brunauer–Emmett–Teller surface area is as high as 503.34 m2/g. Ammonium adsorption isotherm model on obtained zeolite Y was more consistent with the Langmuir model (R2&gt; 0.99). And the maximum adsorption capacity is 18.6 mg/g. It can be concluded that the study provides an economic process to utilize fly ash for the synthesis of zeolite Y, which is an excellent adsorbent to remove ammonium. In addition, this study provides an eco-friendly approach to synthesize low-cost zeolite Y from solid waste, which is of excellent adsorption for ammonium removal.","author":[{"dropping-particle":"","family":"Shi","given":"Bin","non-dropping-particle":"","parse-names":false,"suffix":""},{"dropping-particle":"","family":"Chang","given":"Qing","non-dropping-particle":"","parse-names":false,"suffix":""}],"container-title":"Micro and Nano Letters","id":"ITEM-1","issue":"11","issued":{"date-parts":[["2021"]]},"page":"540-545","title":"Green synthesis of fly ash-based zeolite Y by mixed alkali fusion method","type":"article-journal","volume":"16"},"uris":["http://www.mendeley.com/documents/?uuid=018f4dc1-3ad8-4f98-8d52-23c939392054"]}],"mendeley":{"formattedCitation":"(Shi and Chang, 2021)","plainTextFormattedCitation":"(Shi and Chang, 2021)","previouslyFormattedCitation":"[18]"},"properties":{"noteIndex":0},"schema":"https://github.com/citation-style-language/schema/raw/master/csl-citation.json"}</w:instrText>
            </w:r>
            <w:r w:rsidRPr="00C17BFD">
              <w:fldChar w:fldCharType="separate"/>
            </w:r>
            <w:r w:rsidR="003F293A" w:rsidRPr="003F293A">
              <w:rPr>
                <w:noProof/>
              </w:rPr>
              <w:t>(Shi and Chang, 2021)</w:t>
            </w:r>
            <w:r w:rsidRPr="00C17BFD">
              <w:fldChar w:fldCharType="end"/>
            </w:r>
          </w:p>
        </w:tc>
      </w:tr>
      <w:tr w:rsidR="003F293A" w:rsidRPr="00C17BFD" w14:paraId="24049E48" w14:textId="77777777" w:rsidTr="003F293A">
        <w:tc>
          <w:tcPr>
            <w:tcW w:w="987" w:type="pct"/>
            <w:tcBorders>
              <w:top w:val="single" w:sz="4" w:space="0" w:color="00B050"/>
              <w:left w:val="nil"/>
              <w:bottom w:val="single" w:sz="4" w:space="0" w:color="00B050"/>
            </w:tcBorders>
            <w:vAlign w:val="center"/>
          </w:tcPr>
          <w:p w14:paraId="7871509F" w14:textId="77777777" w:rsidR="00C17BFD" w:rsidRPr="00C17BFD" w:rsidRDefault="00C17BFD" w:rsidP="003F293A">
            <w:pPr>
              <w:pStyle w:val="CETBodytext"/>
              <w:jc w:val="center"/>
            </w:pPr>
            <w:r w:rsidRPr="00C17BFD">
              <w:t>Fluidized Bed combustion Coal Fly Ash (CFBFA).</w:t>
            </w:r>
          </w:p>
        </w:tc>
        <w:tc>
          <w:tcPr>
            <w:tcW w:w="471" w:type="pct"/>
            <w:tcBorders>
              <w:top w:val="single" w:sz="4" w:space="0" w:color="00B050"/>
              <w:bottom w:val="single" w:sz="4" w:space="0" w:color="00B050"/>
            </w:tcBorders>
            <w:vAlign w:val="center"/>
          </w:tcPr>
          <w:p w14:paraId="2E2ED31B" w14:textId="77777777" w:rsidR="00C17BFD" w:rsidRPr="00C17BFD" w:rsidRDefault="00C17BFD" w:rsidP="003F293A">
            <w:pPr>
              <w:pStyle w:val="CETBodytext"/>
              <w:jc w:val="center"/>
            </w:pPr>
            <w:r w:rsidRPr="00C17BFD">
              <w:t>Si &amp; Al</w:t>
            </w:r>
          </w:p>
        </w:tc>
        <w:tc>
          <w:tcPr>
            <w:tcW w:w="731" w:type="pct"/>
            <w:tcBorders>
              <w:top w:val="single" w:sz="4" w:space="0" w:color="00B050"/>
              <w:bottom w:val="single" w:sz="4" w:space="0" w:color="00B050"/>
            </w:tcBorders>
            <w:vAlign w:val="center"/>
          </w:tcPr>
          <w:p w14:paraId="556589A6" w14:textId="77777777" w:rsidR="00C17BFD" w:rsidRPr="00C17BFD" w:rsidRDefault="00C17BFD" w:rsidP="003F293A">
            <w:pPr>
              <w:pStyle w:val="CETBodytext"/>
              <w:jc w:val="center"/>
            </w:pPr>
            <w:r w:rsidRPr="00C17BFD">
              <w:t>P1</w:t>
            </w:r>
          </w:p>
        </w:tc>
        <w:tc>
          <w:tcPr>
            <w:tcW w:w="728" w:type="pct"/>
            <w:tcBorders>
              <w:top w:val="single" w:sz="4" w:space="0" w:color="00B050"/>
              <w:bottom w:val="single" w:sz="4" w:space="0" w:color="00B050"/>
            </w:tcBorders>
            <w:vAlign w:val="center"/>
          </w:tcPr>
          <w:p w14:paraId="335E9327" w14:textId="77777777" w:rsidR="00C17BFD" w:rsidRPr="00C17BFD" w:rsidRDefault="00C17BFD" w:rsidP="003F293A">
            <w:pPr>
              <w:pStyle w:val="CETBodytext"/>
              <w:jc w:val="center"/>
            </w:pPr>
            <w:r w:rsidRPr="00C17BFD">
              <w:t>(HM)</w:t>
            </w:r>
          </w:p>
          <w:p w14:paraId="4E3FFD95" w14:textId="1196FB67" w:rsidR="00C17BFD" w:rsidRPr="00C17BFD" w:rsidRDefault="00C340EE" w:rsidP="003F293A">
            <w:pPr>
              <w:pStyle w:val="CETBodytext"/>
              <w:jc w:val="center"/>
            </w:pPr>
            <m:oMathPara>
              <m:oMath>
                <m:d>
                  <m:dPr>
                    <m:begChr m:val="["/>
                    <m:endChr m:val="]"/>
                    <m:ctrlPr>
                      <w:rPr>
                        <w:rFonts w:ascii="Cambria Math" w:hAnsi="Cambria Math"/>
                        <w:i/>
                      </w:rPr>
                    </m:ctrlPr>
                  </m:dPr>
                  <m:e>
                    <m:r>
                      <w:rPr>
                        <w:rFonts w:ascii="Cambria Math" w:hAnsi="Cambria Math"/>
                      </w:rPr>
                      <m:t>90;130</m:t>
                    </m:r>
                  </m:e>
                </m:d>
                <m:r>
                  <w:rPr>
                    <w:rFonts w:ascii="Cambria Math" w:hAnsi="Cambria Math"/>
                  </w:rPr>
                  <m:t>°C</m:t>
                </m:r>
              </m:oMath>
            </m:oMathPara>
          </w:p>
          <w:p w14:paraId="07F022BC" w14:textId="1772E0C3" w:rsidR="00C17BFD" w:rsidRPr="00C17BFD" w:rsidRDefault="00C340EE" w:rsidP="003F293A">
            <w:pPr>
              <w:pStyle w:val="CETBodytext"/>
              <w:jc w:val="center"/>
            </w:pPr>
            <m:oMathPara>
              <m:oMath>
                <m:d>
                  <m:dPr>
                    <m:begChr m:val="["/>
                    <m:endChr m:val="]"/>
                    <m:ctrlPr>
                      <w:rPr>
                        <w:rFonts w:ascii="Cambria Math" w:hAnsi="Cambria Math"/>
                        <w:i/>
                      </w:rPr>
                    </m:ctrlPr>
                  </m:dPr>
                  <m:e>
                    <m:r>
                      <w:rPr>
                        <w:rFonts w:ascii="Cambria Math" w:hAnsi="Cambria Math"/>
                      </w:rPr>
                      <m:t>6;12</m:t>
                    </m:r>
                  </m:e>
                </m:d>
                <m:r>
                  <w:rPr>
                    <w:rFonts w:ascii="Cambria Math" w:hAnsi="Cambria Math"/>
                  </w:rPr>
                  <m:t xml:space="preserve"> h</m:t>
                </m:r>
              </m:oMath>
            </m:oMathPara>
          </w:p>
        </w:tc>
        <w:tc>
          <w:tcPr>
            <w:tcW w:w="510" w:type="pct"/>
            <w:tcBorders>
              <w:top w:val="single" w:sz="4" w:space="0" w:color="00B050"/>
              <w:bottom w:val="single" w:sz="4" w:space="0" w:color="00B050"/>
            </w:tcBorders>
            <w:vAlign w:val="center"/>
          </w:tcPr>
          <w:p w14:paraId="22714577" w14:textId="77777777" w:rsidR="00C17BFD" w:rsidRPr="00C17BFD" w:rsidRDefault="00C17BFD" w:rsidP="003F293A">
            <w:pPr>
              <w:pStyle w:val="CETBodytext"/>
              <w:jc w:val="center"/>
            </w:pPr>
            <w:r w:rsidRPr="00C17BFD">
              <w:t>(1)</w:t>
            </w:r>
          </w:p>
        </w:tc>
        <w:tc>
          <w:tcPr>
            <w:tcW w:w="1573" w:type="pct"/>
            <w:tcBorders>
              <w:top w:val="single" w:sz="4" w:space="0" w:color="00B050"/>
              <w:bottom w:val="single" w:sz="4" w:space="0" w:color="00B050"/>
              <w:right w:val="nil"/>
            </w:tcBorders>
            <w:vAlign w:val="center"/>
          </w:tcPr>
          <w:p w14:paraId="6E829E6D" w14:textId="6BF56002" w:rsidR="00C17BFD" w:rsidRPr="00C17BFD" w:rsidRDefault="00C17BFD" w:rsidP="003F293A">
            <w:pPr>
              <w:pStyle w:val="CETBodytext"/>
              <w:jc w:val="center"/>
            </w:pPr>
            <w:r w:rsidRPr="00C17BFD">
              <w:fldChar w:fldCharType="begin" w:fldLock="1"/>
            </w:r>
            <w:r w:rsidR="003F293A">
              <w:instrText>ADDIN CSL_CITATION {"citationItems":[{"id":"ITEM-1","itemData":{"DOI":"10.1016/j.cjche.2021.05.043","ISSN":"10049541","abstract":"The utilization of coal fly ash derived from circulating fluidized bed combustion (CFBFA) still faces great challenges because of its unique characteristics. In this study, a zeolitic material with Na-P1 zeolite as the main phase was successfully synthesized via a hydrothermal method by using CFBFA as the raw material. The effects of hydrothermal temperature, time, and added CTAB amount on the characterizations of synthesized materials were investigated by XRD, SEM, and XPS. The properties of the optimal zeolitic material and its adsorption performance for Pb2+ in aqueous solution were evaluated. The influences of pH, initial concentration, dosage, and temperature on Pb2+ adsorption were also examined. Results revealed the following optimal parameters for the synthesis of zeolitic material: NaOH concentration of 2 mol·L−1, solid-to-liquid ratio of 1:10 g·ml−1, hydrothermal temperature of 110 °C, hydrothermal time of 9 h, and CTAB amount of 1 g (per 100 ml solution). The adsorption capacities of the zeolitic material reached 329.67, 424.69, and 542.22 mg·g−1 when the pH values of aqueous solution were 5, 6, and 7, respectively. The Pb2+removal efficiency can reach more than 99% in aqueous solution with the initial concentrations of 100–300 mg·L−1 under pH 6 and suitable adsorbent dosage. The adsorption and kinetics of Pb2+ on the zeolitic material can be described by Langmuir isotherm and pseudo-second-order kinetic models, respectively. The ion exchange between Pb2+ and Na+ and chemisorption are the main adsorption mechanism. All these findings imply that the synthesis of low-cost adsorbent for Pb2+ removal from weak acid and neutral aqueous solution provides a highly effective method to utilize CFBFA.","author":[{"dropping-particle":"","family":"Ma","given":"Zhibin","non-dropping-particle":"","parse-names":false,"suffix":""},{"dropping-particle":"","family":"Zhang","given":"Xueli","non-dropping-particle":"","parse-names":false,"suffix":""},{"dropping-particle":"","family":"Lu","given":"Guangjun","non-dropping-particle":"","parse-names":false,"suffix":""},{"dropping-particle":"","family":"Guo","given":"Yanxia","non-dropping-particle":"","parse-names":false,"suffix":""},{"dropping-particle":"","family":"Song","given":"Huiping","non-dropping-particle":"","parse-names":false,"suffix":""},{"dropping-particle":"","family":"Cheng","given":"Fangqin","non-dropping-particle":"","parse-names":false,"suffix":""}],"container-title":"Chinese Journal of Chemical Engineering","id":"ITEM-1","issued":{"date-parts":[["2022"]]},"page":"193-205","publisher":"The Chemical Industry and Engineering Society of China, and Chemical Industry Press Co., Ltd.","title":"Hydrothermal synthesis of zeolitic material from circulating fluidized bed combustion fly ash for the highly efficient removal of lead from aqueous solution","type":"article-journal","volume":"47"},"uris":["http://www.mendeley.com/documents/?uuid=96e9e11f-1d15-4408-bcab-e0febc51d8bb"]}],"mendeley":{"formattedCitation":"(Ma et al., 2022)","plainTextFormattedCitation":"(Ma et al., 2022)","previouslyFormattedCitation":"[19]"},"properties":{"noteIndex":0},"schema":"https://github.com/citation-style-language/schema/raw/master/csl-citation.json"}</w:instrText>
            </w:r>
            <w:r w:rsidRPr="00C17BFD">
              <w:fldChar w:fldCharType="separate"/>
            </w:r>
            <w:r w:rsidR="003F293A" w:rsidRPr="003F293A">
              <w:rPr>
                <w:noProof/>
              </w:rPr>
              <w:t>(Ma et al., 2022)</w:t>
            </w:r>
            <w:r w:rsidRPr="00C17BFD">
              <w:fldChar w:fldCharType="end"/>
            </w:r>
          </w:p>
        </w:tc>
      </w:tr>
      <w:tr w:rsidR="003F293A" w:rsidRPr="00112031" w14:paraId="06160FEA" w14:textId="77777777" w:rsidTr="003F293A">
        <w:tc>
          <w:tcPr>
            <w:tcW w:w="987" w:type="pct"/>
            <w:tcBorders>
              <w:top w:val="single" w:sz="4" w:space="0" w:color="00B050"/>
              <w:left w:val="nil"/>
              <w:bottom w:val="single" w:sz="4" w:space="0" w:color="00B050"/>
            </w:tcBorders>
            <w:vAlign w:val="center"/>
          </w:tcPr>
          <w:p w14:paraId="6038EC2C" w14:textId="77777777" w:rsidR="00C17BFD" w:rsidRPr="00C17BFD" w:rsidRDefault="00C17BFD" w:rsidP="003F293A">
            <w:pPr>
              <w:pStyle w:val="CETBodytext"/>
              <w:jc w:val="center"/>
            </w:pPr>
            <w:r w:rsidRPr="00C17BFD">
              <w:t>Rice Husk Ash (RHA)</w:t>
            </w:r>
          </w:p>
        </w:tc>
        <w:tc>
          <w:tcPr>
            <w:tcW w:w="471" w:type="pct"/>
            <w:tcBorders>
              <w:top w:val="single" w:sz="4" w:space="0" w:color="00B050"/>
              <w:bottom w:val="single" w:sz="4" w:space="0" w:color="00B050"/>
            </w:tcBorders>
            <w:vAlign w:val="center"/>
          </w:tcPr>
          <w:p w14:paraId="02C940C9" w14:textId="77777777" w:rsidR="00C17BFD" w:rsidRPr="00C17BFD" w:rsidRDefault="00C17BFD" w:rsidP="003F293A">
            <w:pPr>
              <w:pStyle w:val="CETBodytext"/>
              <w:jc w:val="center"/>
            </w:pPr>
            <w:r w:rsidRPr="00C17BFD">
              <w:t>Si</w:t>
            </w:r>
          </w:p>
        </w:tc>
        <w:tc>
          <w:tcPr>
            <w:tcW w:w="731" w:type="pct"/>
            <w:tcBorders>
              <w:top w:val="single" w:sz="4" w:space="0" w:color="00B050"/>
              <w:bottom w:val="single" w:sz="4" w:space="0" w:color="00B050"/>
            </w:tcBorders>
            <w:vAlign w:val="center"/>
          </w:tcPr>
          <w:p w14:paraId="7DC7089A" w14:textId="77777777" w:rsidR="00C17BFD" w:rsidRPr="00C17BFD" w:rsidRDefault="00C17BFD" w:rsidP="003F293A">
            <w:pPr>
              <w:pStyle w:val="CETBodytext"/>
              <w:jc w:val="center"/>
            </w:pPr>
            <w:r w:rsidRPr="00C17BFD">
              <w:t>A, X, P, Chabazite-K and Merlinoite</w:t>
            </w:r>
          </w:p>
        </w:tc>
        <w:tc>
          <w:tcPr>
            <w:tcW w:w="728" w:type="pct"/>
            <w:tcBorders>
              <w:top w:val="single" w:sz="4" w:space="0" w:color="00B050"/>
              <w:bottom w:val="single" w:sz="4" w:space="0" w:color="00B050"/>
            </w:tcBorders>
            <w:vAlign w:val="center"/>
          </w:tcPr>
          <w:p w14:paraId="57A1F4E1" w14:textId="77777777" w:rsidR="00C17BFD" w:rsidRPr="00C17BFD" w:rsidRDefault="00C17BFD" w:rsidP="003F293A">
            <w:pPr>
              <w:pStyle w:val="CETBodytext"/>
              <w:jc w:val="center"/>
            </w:pPr>
            <w:r w:rsidRPr="00C17BFD">
              <w:t>(HM)</w:t>
            </w:r>
          </w:p>
          <w:p w14:paraId="7B3C5319" w14:textId="330672A9" w:rsidR="00C17BFD" w:rsidRPr="00C17BFD" w:rsidRDefault="00C340EE" w:rsidP="003F293A">
            <w:pPr>
              <w:pStyle w:val="CETBodytext"/>
              <w:jc w:val="center"/>
            </w:pPr>
            <m:oMathPara>
              <m:oMath>
                <m:d>
                  <m:dPr>
                    <m:begChr m:val="["/>
                    <m:endChr m:val="]"/>
                    <m:ctrlPr>
                      <w:rPr>
                        <w:rFonts w:ascii="Cambria Math" w:hAnsi="Cambria Math"/>
                        <w:i/>
                      </w:rPr>
                    </m:ctrlPr>
                  </m:dPr>
                  <m:e>
                    <m:r>
                      <w:rPr>
                        <w:rFonts w:ascii="Cambria Math" w:hAnsi="Cambria Math"/>
                      </w:rPr>
                      <m:t>90;125</m:t>
                    </m:r>
                  </m:e>
                </m:d>
                <m:r>
                  <w:rPr>
                    <w:rFonts w:ascii="Cambria Math" w:hAnsi="Cambria Math"/>
                  </w:rPr>
                  <m:t>°C</m:t>
                </m:r>
              </m:oMath>
            </m:oMathPara>
          </w:p>
          <w:p w14:paraId="544CCD7B" w14:textId="3CFD405D" w:rsidR="00C17BFD" w:rsidRPr="00C17BFD" w:rsidRDefault="00C340EE" w:rsidP="003F293A">
            <w:pPr>
              <w:pStyle w:val="CETBodytext"/>
              <w:jc w:val="center"/>
            </w:pPr>
            <m:oMathPara>
              <m:oMath>
                <m:d>
                  <m:dPr>
                    <m:begChr m:val="["/>
                    <m:endChr m:val="]"/>
                    <m:ctrlPr>
                      <w:rPr>
                        <w:rFonts w:ascii="Cambria Math" w:hAnsi="Cambria Math"/>
                        <w:i/>
                      </w:rPr>
                    </m:ctrlPr>
                  </m:dPr>
                  <m:e>
                    <m:r>
                      <w:rPr>
                        <w:rFonts w:ascii="Cambria Math" w:hAnsi="Cambria Math"/>
                      </w:rPr>
                      <m:t>6;96</m:t>
                    </m:r>
                  </m:e>
                </m:d>
                <m:r>
                  <w:rPr>
                    <w:rFonts w:ascii="Cambria Math" w:hAnsi="Cambria Math"/>
                  </w:rPr>
                  <m:t xml:space="preserve"> h</m:t>
                </m:r>
              </m:oMath>
            </m:oMathPara>
          </w:p>
        </w:tc>
        <w:tc>
          <w:tcPr>
            <w:tcW w:w="510" w:type="pct"/>
            <w:tcBorders>
              <w:top w:val="single" w:sz="4" w:space="0" w:color="00B050"/>
              <w:bottom w:val="single" w:sz="4" w:space="0" w:color="00B050"/>
            </w:tcBorders>
            <w:vAlign w:val="center"/>
          </w:tcPr>
          <w:p w14:paraId="2173DB00" w14:textId="77777777" w:rsidR="00C17BFD" w:rsidRPr="00C17BFD" w:rsidRDefault="00C17BFD" w:rsidP="003F293A">
            <w:pPr>
              <w:pStyle w:val="CETBodytext"/>
              <w:jc w:val="center"/>
            </w:pPr>
            <w:r w:rsidRPr="00C17BFD">
              <w:t>(4)</w:t>
            </w:r>
          </w:p>
        </w:tc>
        <w:tc>
          <w:tcPr>
            <w:tcW w:w="1573" w:type="pct"/>
            <w:tcBorders>
              <w:top w:val="single" w:sz="4" w:space="0" w:color="00B050"/>
              <w:bottom w:val="single" w:sz="4" w:space="0" w:color="00B050"/>
              <w:right w:val="nil"/>
            </w:tcBorders>
            <w:vAlign w:val="center"/>
          </w:tcPr>
          <w:p w14:paraId="74A55761" w14:textId="61D8E2B4" w:rsidR="00C17BFD" w:rsidRPr="003F293A" w:rsidRDefault="00C17BFD" w:rsidP="003F293A">
            <w:pPr>
              <w:pStyle w:val="CETBodytext"/>
              <w:jc w:val="center"/>
              <w:rPr>
                <w:lang w:val="it-IT"/>
              </w:rPr>
            </w:pPr>
            <w:r w:rsidRPr="00C17BFD">
              <w:fldChar w:fldCharType="begin" w:fldLock="1"/>
            </w:r>
            <w:r w:rsidR="003F293A">
              <w:instrText>ADDIN CSL_CITATION {"citationItems":[{"id":"ITEM-1","itemData":{"DOI":"10.1016/j.clet.2021.100201","ISSN":"26667908","abstract":"Rice is of great economic, social and cultural importance for many countries. However, rice industry generates rice husk ash (RHA), a low-density silicon-rich waste. The current work studied a way to minimize the impacts of this waste by synthesizing potassium zeolites from RHA. It was not found in the literature studies that have synthesized template-free potassic zeolites from this waste material. Commercial KOH and public supply water were used to approach industrial conditions. Time and temperature of the hydrothermal treatment were evaluated. The synthesized materials were mesoporous and it was identified the formation of potassium zeolites (Chabazite-K and Merlinoite). This zeolite was synthesized using low cost bio-precursors and this material can be potentially used as a potassium fertilizer. Based on this future application, the optimum condition for synthesis was using a 5 mol L−1 KOH solution, 2 mL g−1 solution:RHA ratio, 8 h of reaction time, and 125 °C of temperature reaction.","author":[{"dropping-particle":"","family":"Flores","given":"Camila Gomes","non-dropping-particle":"","parse-names":false,"suffix":""},{"dropping-particle":"","family":"Schneider","given":"Helena","non-dropping-particle":"","parse-names":false,"suffix":""},{"dropping-particle":"","family":"Dornelles","given":"Juliana Silveira","non-dropping-particle":"","parse-names":false,"suffix":""},{"dropping-particle":"","family":"Gomes","given":"Lucas Bonan","non-dropping-particle":"","parse-names":false,"suffix":""},{"dropping-particle":"","family":"Marcilio","given":"Nilson Romeu","non-dropping-particle":"","parse-names":false,"suffix":""},{"dropping-particle":"","family":"Melo","given":"Pedro Juarez","non-dropping-particle":"","parse-names":false,"suffix":""}],"container-title":"Cleaner Engineering and Technology","id":"ITEM-1","issue":"September 2020","issued":{"date-parts":[["2021"]]},"page":"100201","publisher":"Elsevier Ltd","title":"Synthesis of potassium zeolite from rice husk ash as a silicon source","type":"article-journal","volume":"4"},"uris":["http://www.mendeley.com/documents/?uuid=cefb8636-f914-4dcb-b02f-aeb93eaf8e12"]}],"mendeley":{"formattedCitation":"(Flores et al., 2021)","plainTextFormattedCitation":"(Flores et al., 2021)","previouslyFormattedCitation":"[7]"},"properties":{"noteIndex":0},"schema":"https://github.com/citation-style-language/schema/raw/master/csl-citation.json"}</w:instrText>
            </w:r>
            <w:r w:rsidRPr="00C17BFD">
              <w:fldChar w:fldCharType="separate"/>
            </w:r>
            <w:r w:rsidR="003F293A" w:rsidRPr="003F293A">
              <w:rPr>
                <w:noProof/>
              </w:rPr>
              <w:t>(Flores et al., 2021)</w:t>
            </w:r>
            <w:r w:rsidRPr="00C17BFD">
              <w:fldChar w:fldCharType="end"/>
            </w:r>
            <w:r w:rsidRPr="00C17BFD">
              <w:t xml:space="preserve"> </w:t>
            </w:r>
            <w:r w:rsidRPr="00C17BFD">
              <w:fldChar w:fldCharType="begin" w:fldLock="1"/>
            </w:r>
            <w:r w:rsidR="003F293A">
              <w:rPr>
                <w:lang w:val="it-IT"/>
              </w:rPr>
              <w:instrText>ADDIN CSL_CITATION {"citationItems":[{"id":"ITEM-1","itemData":{"ISSN":"07984545","abstract":"The synthesis of hierarchical zeolites for their future environmental application in the removal of heavy metals and pharmaceutics is presented. A low cost, abundant and renewable amorphous silica extracted from a waste of the Cuban agricultural industry, the rice husk, was employed as alternative silicon source for the synthesis. The effect of Si/Al ratio, aging time, used template and time and temperature of reaction, on the structural characteristics of the obtained material was investigated. The elemental, structural and morphological characterization of the ash and the zeolites was performed by XRD, SEM, EDS and TG. The SEM images of zeolites synthesized with Si/Al = 1 (serie I) show a uniform morphology - cubic of smoothed edge- characteristics of zeolite A, with mean particle size of about 0.5 μm. The diffraction patterns of the samples matched the reference peaks of NaA zeolite. The zeolites synthesized with Si/Al = 2 (serie II) have an octahedral morphology characteristic of the faujasite phase, with particle sizes of about 1 μm, and the diffraction patterns matched with that reported for X zeolite. The increase of the aging time and surfactant concentration slightly decrease the particle size, which is evidenced in the increase of the half-width of the diffraction peaks. The global results demonstrated that it is possible to synthesize A and X zeolites at moderate temperatures, short crystallization times, without seeding, and with a good purity starting from rice husk ash as silicon source.","author":[{"dropping-particle":"","family":"Borrego Morales","given":"K.","non-dropping-particle":"","parse-names":false,"suffix":""},{"dropping-particle":"","family":"Meneau Hernández","given":"R. I.","non-dropping-particle":"","parse-names":false,"suffix":""},{"dropping-particle":"","family":"Liva","given":"M. B.","non-dropping-particle":"","parse-names":false,"suffix":""},{"dropping-particle":"","family":"Fernández Ledesma","given":"E.","non-dropping-particle":"","parse-names":false,"suffix":""},{"dropping-particle":"","family":"Duque Rodríguez","given":"J. A.","non-dropping-particle":"","parse-names":false,"suffix":""},{"dropping-particle":"","family":"Calderón Piñar","given":"F.","non-dropping-particle":"","parse-names":false,"suffix":""},{"dropping-particle":"","family":"Fernández-Afonso","given":"Y.","non-dropping-particle":"","parse-names":false,"suffix":""},{"dropping-particle":"","family":"Picazo","given":"O.","non-dropping-particle":"","parse-names":false,"suffix":""},{"dropping-particle":"","family":"Farías","given":"T.","non-dropping-particle":"","parse-names":false,"suffix":""}],"container-title":"Acta Microscopica","id":"ITEM-1","issue":"3","issued":{"date-parts":[["2018"]]},"page":"189-195","title":"Low cost synthesis and characterization of zeolites from silicon natural sources for environmental applications","type":"article-journal","volume":"27"},"uris":["http://www.mendeley.com/documents/?uuid=d58d75e9-4b69-4314-b080-ee0ffe798140"]}],"mendeley":{"formattedCitation":"(Borrego Morales et al., 2018)","plainTextFormattedCitation":"(Borrego Morales et al., 2018)","previouslyFormattedCitation":"[21]"},"properties":{"noteIndex":0},"schema":"https://github.com/citation-style-language/schema/raw/master/csl-citation.json"}</w:instrText>
            </w:r>
            <w:r w:rsidRPr="00C17BFD">
              <w:fldChar w:fldCharType="separate"/>
            </w:r>
            <w:r w:rsidR="003F293A" w:rsidRPr="003F293A">
              <w:rPr>
                <w:noProof/>
                <w:lang w:val="it-IT"/>
              </w:rPr>
              <w:t>(Borrego Morales et al., 2018)</w:t>
            </w:r>
            <w:r w:rsidRPr="00C17BFD">
              <w:fldChar w:fldCharType="end"/>
            </w:r>
            <w:r w:rsidRPr="003F293A">
              <w:rPr>
                <w:lang w:val="it-IT"/>
              </w:rPr>
              <w:t xml:space="preserve"> </w:t>
            </w:r>
            <w:r w:rsidRPr="00C17BFD">
              <w:fldChar w:fldCharType="begin" w:fldLock="1"/>
            </w:r>
            <w:r w:rsidR="003F293A" w:rsidRPr="003F293A">
              <w:rPr>
                <w:lang w:val="it-IT"/>
              </w:rPr>
              <w:instrText>ADDIN CSL_CITATION {"citationItems":[{"id":"ITEM-1","itemData":{"DOI":"10.1016/j.ceramint.2013.06.001","ISSN":"02728842","abstract":"NaA and NaP zeolite powders were synthesized by hydrothermal condition at 100 C/15-96 h using agro-waste material, rice husk ash as silica source in the presence of other organic-free low cost precursors like aluminum foil, sodium hydroxide and water. The powders were characterized by thermogravimetric analysis (TGA), differential thermal analysis (DTA), powder X-ray diffraction (PXRD), Fourier transform infrared (FTIR) spectroscopy, N2 physisorption studies, and field emission scanning electron microscopy (FESEM). The BET surface area values of NaA and NaP powders were in the range of 348-179 m2 g-1 and 129-85 m2 g-1, respectively. FESEM images showed flower-like morphology for the NaA powders obtained at 100 C/15 h, and broken cashew-nut-like morphology for the NaP powders synthesized at 100 C/72 h. © 2013 Elsevier Ltd and Techna Group S.r.l. All rights reserved.","author":[{"dropping-particle":"","family":"Bohra","given":"Subha","non-dropping-particle":"","parse-names":false,"suffix":""},{"dropping-particle":"","family":"Kundu","given":"Debtosh","non-dropping-particle":"","parse-names":false,"suffix":""},{"dropping-particle":"","family":"Naskar","given":"Milan Kanti","non-dropping-particle":"","parse-names":false,"suffix":""}],"container-title":"Ceramics International","id":"ITEM-1","issue":"1 PART A","issued":{"date-parts":[["2014"]]},"page":"1229-1234","publisher":"Elsevier","title":"One-pot synthesis of NaA and NaP zeolite powders using agro-waste material and other low cost organic-free precursors","type":"article-journal","volume":"40"},"uris":["http://www.mendeley.com/documents/?uuid=00bc8d84-fbfb-47d9-953f-91164fcf0558"]}],"mendeley":{"formattedCitation":"(Bohra et al., 2014)","plainTextFormattedCitation":"(Bohra et al., 2014)","previouslyFormattedCitation":"[22]"},"properties":{"noteIndex":0},"schema":"https://github.com/citation-style-language/schema/raw/master/csl-citation.json"}</w:instrText>
            </w:r>
            <w:r w:rsidRPr="00C17BFD">
              <w:fldChar w:fldCharType="separate"/>
            </w:r>
            <w:r w:rsidR="003F293A" w:rsidRPr="003F293A">
              <w:rPr>
                <w:noProof/>
                <w:lang w:val="it-IT"/>
              </w:rPr>
              <w:t>(Bohra et al., 2014)</w:t>
            </w:r>
            <w:r w:rsidRPr="00C17BFD">
              <w:fldChar w:fldCharType="end"/>
            </w:r>
            <w:r w:rsidRPr="003F293A">
              <w:rPr>
                <w:lang w:val="it-IT"/>
              </w:rPr>
              <w:t xml:space="preserve"> </w:t>
            </w:r>
            <w:r w:rsidRPr="00C17BFD">
              <w:fldChar w:fldCharType="begin" w:fldLock="1"/>
            </w:r>
            <w:r w:rsidR="003F293A" w:rsidRPr="003F293A">
              <w:rPr>
                <w:lang w:val="it-IT"/>
              </w:rPr>
              <w:instrText>ADDIN CSL_CITATION {"citationItems":[{"id":"ITEM-1","itemData":{"DOI":"10.1016/j.matlet.2013.04.080","ISSN":"0167577X","abstract":"Cashew nut-like zeolite NaP powders were synthesized using agro-waste material, rice husk ash as silica source via its in-situ extraction in the presence of other organic-free low cost precursors like aluminum foil, sodium hydroxide and water under hydrothermal condition at 100 C for 48 h. The powders were characterized by thermogravimetry analysis (TGA), differential thermal analysis (DTA), powder X-ray diffraction (PXRD), Fourier transform infrared (FTIR) spectroscopy, N2 physisorption measurements and field emission scanning electron microscopy (FESEM). BET surface area and total pore volume of the powders were 129 m2 g-1 and 0.18 cm3 g-1, respectively. FESEM images showed cashew nut-like morphology of the powders, and Si/Al ratio of the powders was found to be 2.01 as indicated by the elemental analysis with energy dispersive X-ray (EDX). © 2013 Elsevier B.V.","author":[{"dropping-particle":"","family":"Bohra","given":"Subha","non-dropping-particle":"","parse-names":false,"suffix":""},{"dropping-particle":"","family":"Kundu","given":"Debtosh","non-dropping-particle":"","parse-names":false,"suffix":""},{"dropping-particle":"","family":"Naskar","given":"Milan Kanti","non-dropping-particle":"","parse-names":false,"suffix":""}],"container-title":"Materials Letters","id":"ITEM-1","issued":{"date-parts":[["2013"]]},"page":"182-185","publisher":"Elsevier","title":"Synthesis of cashew nut-like zeolite NaP powders using agro-waste material as silica source","type":"article-journal","volume":"106"},"uris":["http://www.mendeley.com/documents/?uuid=385bb39f-94aa-4956-b8ca-c6daacdf5782"]}],"mendeley":{"formattedCitation":"(Bohra et al., 2013)","plainTextFormattedCitation":"(Bohra et al., 2013)","previouslyFormattedCitation":"[23]"},"properties":{"noteIndex":0},"schema":"https://github.com/citation-style-language/schema/raw/master/csl-citation.json"}</w:instrText>
            </w:r>
            <w:r w:rsidRPr="00C17BFD">
              <w:fldChar w:fldCharType="separate"/>
            </w:r>
            <w:r w:rsidR="003F293A" w:rsidRPr="003F293A">
              <w:rPr>
                <w:noProof/>
                <w:lang w:val="it-IT"/>
              </w:rPr>
              <w:t>(Bohra et al., 2013)</w:t>
            </w:r>
            <w:r w:rsidRPr="00C17BFD">
              <w:fldChar w:fldCharType="end"/>
            </w:r>
          </w:p>
        </w:tc>
      </w:tr>
      <w:tr w:rsidR="003F293A" w:rsidRPr="00C17BFD" w14:paraId="015A88AF" w14:textId="77777777" w:rsidTr="003F293A">
        <w:tc>
          <w:tcPr>
            <w:tcW w:w="987" w:type="pct"/>
            <w:tcBorders>
              <w:top w:val="single" w:sz="4" w:space="0" w:color="00B050"/>
              <w:left w:val="nil"/>
              <w:bottom w:val="single" w:sz="4" w:space="0" w:color="00B050"/>
            </w:tcBorders>
            <w:vAlign w:val="center"/>
          </w:tcPr>
          <w:p w14:paraId="176D383C" w14:textId="77777777" w:rsidR="00C17BFD" w:rsidRPr="00C17BFD" w:rsidRDefault="00C17BFD" w:rsidP="003F293A">
            <w:pPr>
              <w:pStyle w:val="CETBodytext"/>
              <w:jc w:val="center"/>
            </w:pPr>
            <w:r w:rsidRPr="00C17BFD">
              <w:t>Bagasse Ash (BA)</w:t>
            </w:r>
          </w:p>
        </w:tc>
        <w:tc>
          <w:tcPr>
            <w:tcW w:w="471" w:type="pct"/>
            <w:tcBorders>
              <w:top w:val="single" w:sz="4" w:space="0" w:color="00B050"/>
              <w:bottom w:val="single" w:sz="4" w:space="0" w:color="00B050"/>
            </w:tcBorders>
            <w:vAlign w:val="center"/>
          </w:tcPr>
          <w:p w14:paraId="5413206D" w14:textId="77777777" w:rsidR="00C17BFD" w:rsidRPr="00C17BFD" w:rsidRDefault="00C17BFD" w:rsidP="003F293A">
            <w:pPr>
              <w:pStyle w:val="CETBodytext"/>
              <w:jc w:val="center"/>
            </w:pPr>
            <w:r w:rsidRPr="00C17BFD">
              <w:t>Si &amp; Al</w:t>
            </w:r>
          </w:p>
        </w:tc>
        <w:tc>
          <w:tcPr>
            <w:tcW w:w="731" w:type="pct"/>
            <w:tcBorders>
              <w:top w:val="single" w:sz="4" w:space="0" w:color="00B050"/>
              <w:bottom w:val="single" w:sz="4" w:space="0" w:color="00B050"/>
            </w:tcBorders>
            <w:vAlign w:val="center"/>
          </w:tcPr>
          <w:p w14:paraId="7CCFCC23" w14:textId="77777777" w:rsidR="00C17BFD" w:rsidRPr="00C17BFD" w:rsidRDefault="00C17BFD" w:rsidP="003F293A">
            <w:pPr>
              <w:pStyle w:val="CETBodytext"/>
              <w:jc w:val="center"/>
            </w:pPr>
            <w:r w:rsidRPr="00C17BFD">
              <w:t>N.A.</w:t>
            </w:r>
          </w:p>
        </w:tc>
        <w:tc>
          <w:tcPr>
            <w:tcW w:w="728" w:type="pct"/>
            <w:tcBorders>
              <w:top w:val="single" w:sz="4" w:space="0" w:color="00B050"/>
              <w:bottom w:val="single" w:sz="4" w:space="0" w:color="00B050"/>
              <w:right w:val="nil"/>
            </w:tcBorders>
            <w:vAlign w:val="center"/>
          </w:tcPr>
          <w:p w14:paraId="4AD7530D" w14:textId="77777777" w:rsidR="00C17BFD" w:rsidRPr="00C17BFD" w:rsidRDefault="00C17BFD" w:rsidP="003F293A">
            <w:pPr>
              <w:pStyle w:val="CETBodytext"/>
              <w:jc w:val="center"/>
            </w:pPr>
            <w:r w:rsidRPr="00C17BFD">
              <w:t>(HM)</w:t>
            </w:r>
          </w:p>
        </w:tc>
        <w:tc>
          <w:tcPr>
            <w:tcW w:w="510" w:type="pct"/>
            <w:tcBorders>
              <w:top w:val="single" w:sz="4" w:space="0" w:color="00B050"/>
              <w:left w:val="nil"/>
              <w:bottom w:val="single" w:sz="4" w:space="0" w:color="00B050"/>
            </w:tcBorders>
            <w:vAlign w:val="center"/>
          </w:tcPr>
          <w:p w14:paraId="4199E8C6" w14:textId="77777777" w:rsidR="00C17BFD" w:rsidRPr="00C17BFD" w:rsidRDefault="00C17BFD" w:rsidP="003F293A">
            <w:pPr>
              <w:pStyle w:val="CETBodytext"/>
              <w:jc w:val="center"/>
            </w:pPr>
            <w:r w:rsidRPr="00C17BFD">
              <w:t>(2)</w:t>
            </w:r>
          </w:p>
        </w:tc>
        <w:tc>
          <w:tcPr>
            <w:tcW w:w="1573" w:type="pct"/>
            <w:tcBorders>
              <w:top w:val="single" w:sz="4" w:space="0" w:color="00B050"/>
              <w:bottom w:val="single" w:sz="4" w:space="0" w:color="00B050"/>
              <w:right w:val="nil"/>
            </w:tcBorders>
            <w:vAlign w:val="center"/>
          </w:tcPr>
          <w:p w14:paraId="4883BF9B" w14:textId="4C97346C" w:rsidR="00C17BFD" w:rsidRPr="00C17BFD" w:rsidRDefault="00C17BFD" w:rsidP="003F293A">
            <w:pPr>
              <w:pStyle w:val="CETBodytext"/>
              <w:jc w:val="center"/>
            </w:pPr>
            <w:r w:rsidRPr="00C17BFD">
              <w:fldChar w:fldCharType="begin" w:fldLock="1"/>
            </w:r>
            <w:r w:rsidR="003F293A" w:rsidRPr="003F293A">
              <w:rPr>
                <w:lang w:val="it-IT"/>
              </w:rPr>
              <w:instrText>ADDIN CSL_CITATION {"citationItems":[{"id":"ITEM-1","itemData":{"DOI":"10.1680/jadcr.18.00228","abstract":"Zeolite-A was indirectly synthesised from bagasse ash from the sugar industry using a hydrothermal conversion method. Active silicon dioxide (SiO2) and aluminium oxide (Al2O3) were obtained from the bagasse ash and aluminium sulfate, respectively. The synthesis involves the dissolution of amorphous aluminosilicate releasing [SiO2(OH)2]-2 and Al(OH)-4, the formation of sodium aluminosilicate gel and the crystallisation of zeolite. Results showed that amorphous silica obtained from ash dissolved completely during the first hour of the crystallisation stage. With the increase in crystallisation time up to 4 h, a slight change in the composition of zeolite crystals was observed, due to the dissolution of zeolite-A. The synthesised zeolite showed an excellent adsorption capacity for heavy metal cations from aqueous solutions, especially for Pb++ (187.25 mg/g), followed by Cu++ (63.22 mg/g). This observation indicates that the zeolite-A synthesised from bagasse ash can be used as a low-cost and relatively effective adsorbent for the remediation of heavy metals from the effluents of chemical industries before being released to the environment.","author":[{"dropping-particle":"","family":"Noor-Ul-Amina","given":"","non-dropping-particle":"","parse-names":false,"suffix":""},{"dropping-particle":"","family":"Hameed","given":"Yousafa","non-dropping-particle":"","parse-names":false,"suffix":""},{"dropping-particle":"","family":"Alam","given":"Sultanb","non-dropping-particle":"","parse-names":false,"suffix":""},{"dropping-particle":"","family":"Sultana","given":"Sabihac","non-dropping-particle":"","parse-names":false,"suffix":""},{"dropping-particle":"","family":"Gul","given":"Saeedd","non-dropping-particle":"","parse-names":false,"suffix":""},{"dropping-particle":"","family":"Naveed","given":"Amird","non-dropping-particle":"","parse-names":false,"suffix":""}],"container-title":"Advances in Cement Research","id":"ITEM-1","issue":"9","issued":{"date-parts":[["2021"]]},"page":"398-402","title":"Synthesis of zeolite-A from bagasse ash and removal of heavy metals from industrial effluents","type":"article-journal","volume":"33"},"uris":["http://www.mendeley.com/documents/?uuid=7c72a239-0ba4-498a-af0f-46d08a1d937f"]}],"mendeley":{"formattedCitation":"(Noor-Ul-Amina et al., 2021)","plainTextFormattedCitation":"(Noor-Ul-Amina et al., 2021)","previouslyFormattedCitation":"[24]"},"properties":{"noteIndex":0},"schema":"https://github.com/citation-style-language/schema/raw/master/csl-citation.json"}</w:instrText>
            </w:r>
            <w:r w:rsidRPr="00C17BFD">
              <w:fldChar w:fldCharType="separate"/>
            </w:r>
            <w:r w:rsidR="003F293A" w:rsidRPr="003F293A">
              <w:rPr>
                <w:noProof/>
                <w:lang w:val="it-IT"/>
              </w:rPr>
              <w:t>(Noor-Ul-Amina et al., 2021)</w:t>
            </w:r>
            <w:r w:rsidRPr="00C17BFD">
              <w:fldChar w:fldCharType="end"/>
            </w:r>
            <w:r w:rsidRPr="003F293A">
              <w:rPr>
                <w:lang w:val="it-IT"/>
              </w:rPr>
              <w:t xml:space="preserve"> </w:t>
            </w:r>
            <w:r w:rsidRPr="00C17BFD">
              <w:fldChar w:fldCharType="begin" w:fldLock="1"/>
            </w:r>
            <w:r w:rsidR="003F293A" w:rsidRPr="003F293A">
              <w:rPr>
                <w:lang w:val="it-IT"/>
              </w:rPr>
              <w:instrText xml:space="preserve">ADDIN CSL_CITATION {"citationItems":[{"id":"ITEM-1","itemData":{"DOI":"10.1007/s11356-011-0638-6","ISSN":"09441344","PMID":"22009074","abstract":"Purpose: The purpose of the research is to investigate the application of bagasse fly ash, a sugar industry solid waste for the synthesis of zeolites and their behavior for the sorption of p-nitrophenol (p-NP). Methods: Zeolitic materials were prepared from bagasse fly ash using alkaline hydrothermal (CZBFA) and fusion (FZBFA) treatment. Comparative batch sorption studies of prepared zeolitic material and virgin material were undertaken to determine their capacities for removal of p-nitrophenol. Results: PXRD patterns revealed that zeolite P and analcime were the dominant contents of synthesized zeolitic material. Chemical composition, morphology, and crystalline nature of CZBFA and FZBFA were characterized by XRF, FTIR, and SEM. The Langmuir, Freundlich, Dubinin Redushkwich, and Temkin sorption isotherms were applied to compare the sorption nature and capacity of synthesized CZBFA and FZBFA with virgin BFA. For each sorbent-p-NP system, a pseudo-second-order kinetic model described the sorption kinetics accurately. The thermodynamics of the p-NP-sorbent systems exhibit an exothermic sorption process. Intraparticle diffusion model shows that the sorption rate was controlled by film diffusion followed by pore diffusion. Regeneration of sorbents was carried out by </w:instrText>
            </w:r>
            <w:r w:rsidR="003F293A" w:rsidRPr="00112031">
              <w:instrText>desorption studies with HCl, NaOH, and S</w:instrText>
            </w:r>
            <w:r w:rsidR="003F293A">
              <w:instrText>DS detergent. The column studies were performed for the practical utility of sorbents, and breakthrough curve were obtained, which exhibit higher sorption capacity than batch method. Conclusion: The sorption capacities of the synthesized zeolites had improved sorption capacities for the sequestration of p-NP and can be utilized as low-cost sorbents for treatment of p-nitrophenolic wastewater. © 2011 Springer-Verlag.","author":[{"dropping-particle":"","family":"Shah","given":"Bhavna","non-dropping-particle":"","parse-names":false,"suffix":""},{"dropping-particle":"","family":"Tailor","given":"Ritesh","non-dropping-particle":"","parse-names":false,"suffix":""},{"dropping-particle":"","family":"Shah","given":"Ajay","non-dropping-particle":"","parse-names":false,"suffix":""}],"container-title":"Environmental Science and Pollution Research","id":"ITEM-1","issue":"4","issued":{"date-parts":[["2012"]]},"page":"1171-1186","title":"Zeolitic bagasse fly ash as a low-cost sorbent for the sequestration of p-nitrophenol: Equilibrium, kinetics, and column studies","type":"article-journal","volume":"19"},"uris":["http://www.mendeley.com/documents/?uuid=b1b98d90-0665-4352-804e-083ca8a9dd85"]}],"mendeley":{"formattedCitation":"(Shah et al., 2012)","plainTextFormattedCitation":"(Shah et al., 2012)","previouslyFormattedCitation":"[25]"},"properties":{"noteIndex":0},"schema":"https://github.com/citation-style-language/schema/raw/master/csl-citation.json"}</w:instrText>
            </w:r>
            <w:r w:rsidRPr="00C17BFD">
              <w:fldChar w:fldCharType="separate"/>
            </w:r>
            <w:r w:rsidR="003F293A" w:rsidRPr="003F293A">
              <w:rPr>
                <w:noProof/>
              </w:rPr>
              <w:t>(Shah et al., 2012)</w:t>
            </w:r>
            <w:r w:rsidRPr="00C17BFD">
              <w:fldChar w:fldCharType="end"/>
            </w:r>
          </w:p>
        </w:tc>
      </w:tr>
      <w:tr w:rsidR="003F293A" w:rsidRPr="00C17BFD" w14:paraId="2DEBDCDE" w14:textId="77777777" w:rsidTr="003F293A">
        <w:tc>
          <w:tcPr>
            <w:tcW w:w="987" w:type="pct"/>
            <w:tcBorders>
              <w:top w:val="single" w:sz="4" w:space="0" w:color="00B050"/>
              <w:left w:val="nil"/>
              <w:bottom w:val="single" w:sz="4" w:space="0" w:color="00B050"/>
            </w:tcBorders>
            <w:vAlign w:val="center"/>
          </w:tcPr>
          <w:p w14:paraId="093A6038" w14:textId="77777777" w:rsidR="00C17BFD" w:rsidRPr="00C17BFD" w:rsidRDefault="00C17BFD" w:rsidP="003F293A">
            <w:pPr>
              <w:pStyle w:val="CETBodytext"/>
              <w:jc w:val="center"/>
            </w:pPr>
            <w:r w:rsidRPr="00C17BFD">
              <w:t>Aluminum Can</w:t>
            </w:r>
          </w:p>
        </w:tc>
        <w:tc>
          <w:tcPr>
            <w:tcW w:w="471" w:type="pct"/>
            <w:tcBorders>
              <w:top w:val="single" w:sz="4" w:space="0" w:color="00B050"/>
              <w:bottom w:val="single" w:sz="4" w:space="0" w:color="00B050"/>
            </w:tcBorders>
            <w:vAlign w:val="center"/>
          </w:tcPr>
          <w:p w14:paraId="1F89F221" w14:textId="77777777" w:rsidR="00C17BFD" w:rsidRPr="00C17BFD" w:rsidRDefault="00C17BFD" w:rsidP="003F293A">
            <w:pPr>
              <w:pStyle w:val="CETBodytext"/>
              <w:jc w:val="center"/>
            </w:pPr>
            <w:r w:rsidRPr="00C17BFD">
              <w:t>Al</w:t>
            </w:r>
          </w:p>
        </w:tc>
        <w:tc>
          <w:tcPr>
            <w:tcW w:w="731" w:type="pct"/>
            <w:tcBorders>
              <w:top w:val="single" w:sz="4" w:space="0" w:color="00B050"/>
              <w:bottom w:val="single" w:sz="4" w:space="0" w:color="00B050"/>
            </w:tcBorders>
            <w:vAlign w:val="center"/>
          </w:tcPr>
          <w:p w14:paraId="0A1A9A4B" w14:textId="77777777" w:rsidR="00C17BFD" w:rsidRPr="00C17BFD" w:rsidRDefault="00C17BFD" w:rsidP="003F293A">
            <w:pPr>
              <w:pStyle w:val="CETBodytext"/>
              <w:jc w:val="center"/>
            </w:pPr>
            <w:r w:rsidRPr="00C17BFD">
              <w:t>A, X, Y</w:t>
            </w:r>
          </w:p>
        </w:tc>
        <w:tc>
          <w:tcPr>
            <w:tcW w:w="728" w:type="pct"/>
            <w:tcBorders>
              <w:top w:val="single" w:sz="4" w:space="0" w:color="00B050"/>
              <w:bottom w:val="single" w:sz="4" w:space="0" w:color="00B050"/>
            </w:tcBorders>
            <w:vAlign w:val="center"/>
          </w:tcPr>
          <w:p w14:paraId="399DF737" w14:textId="77777777" w:rsidR="00C17BFD" w:rsidRPr="00C17BFD" w:rsidRDefault="00C17BFD" w:rsidP="003F293A">
            <w:pPr>
              <w:pStyle w:val="CETBodytext"/>
              <w:jc w:val="center"/>
            </w:pPr>
            <w:r w:rsidRPr="00C17BFD">
              <w:t>(HM)</w:t>
            </w:r>
          </w:p>
          <w:p w14:paraId="7C21D181" w14:textId="48A29AEF" w:rsidR="00C17BFD" w:rsidRPr="00C17BFD" w:rsidRDefault="00C17BFD" w:rsidP="003F293A">
            <w:pPr>
              <w:pStyle w:val="CETBodytext"/>
              <w:jc w:val="center"/>
            </w:pPr>
            <m:oMathPara>
              <m:oMath>
                <m:r>
                  <w:rPr>
                    <w:rFonts w:ascii="Cambria Math" w:hAnsi="Cambria Math"/>
                  </w:rPr>
                  <m:t>T=150°C</m:t>
                </m:r>
              </m:oMath>
            </m:oMathPara>
          </w:p>
          <w:p w14:paraId="386F4630" w14:textId="169FBC29" w:rsidR="00C17BFD" w:rsidRPr="00C17BFD" w:rsidRDefault="00C17BFD" w:rsidP="003F293A">
            <w:pPr>
              <w:pStyle w:val="CETBodytext"/>
              <w:jc w:val="center"/>
            </w:pPr>
            <m:oMathPara>
              <m:oMath>
                <m:r>
                  <w:rPr>
                    <w:rFonts w:ascii="Cambria Math" w:hAnsi="Cambria Math"/>
                  </w:rPr>
                  <m:t xml:space="preserve">t=12 </m:t>
                </m:r>
                <m:r>
                  <w:rPr>
                    <w:rFonts w:ascii="Cambria Math" w:hAnsi="Cambria Math"/>
                  </w:rPr>
                  <m:t>h</m:t>
                </m:r>
              </m:oMath>
            </m:oMathPara>
          </w:p>
        </w:tc>
        <w:tc>
          <w:tcPr>
            <w:tcW w:w="510" w:type="pct"/>
            <w:tcBorders>
              <w:top w:val="single" w:sz="4" w:space="0" w:color="00B050"/>
              <w:bottom w:val="single" w:sz="4" w:space="0" w:color="00B050"/>
              <w:right w:val="nil"/>
            </w:tcBorders>
            <w:vAlign w:val="center"/>
          </w:tcPr>
          <w:p w14:paraId="1FE470E3" w14:textId="77777777" w:rsidR="00C17BFD" w:rsidRPr="00C17BFD" w:rsidRDefault="00C17BFD" w:rsidP="003F293A">
            <w:pPr>
              <w:pStyle w:val="CETBodytext"/>
              <w:jc w:val="center"/>
            </w:pPr>
            <w:r w:rsidRPr="00C17BFD">
              <w:t>(2)</w:t>
            </w:r>
          </w:p>
        </w:tc>
        <w:tc>
          <w:tcPr>
            <w:tcW w:w="1573" w:type="pct"/>
            <w:tcBorders>
              <w:top w:val="single" w:sz="4" w:space="0" w:color="00B050"/>
              <w:left w:val="nil"/>
              <w:bottom w:val="single" w:sz="4" w:space="0" w:color="00B050"/>
              <w:right w:val="nil"/>
            </w:tcBorders>
            <w:vAlign w:val="center"/>
          </w:tcPr>
          <w:p w14:paraId="19CB78F4" w14:textId="3B19B4B9" w:rsidR="00C17BFD" w:rsidRPr="00C17BFD" w:rsidRDefault="00C17BFD" w:rsidP="003F293A">
            <w:pPr>
              <w:pStyle w:val="CETBodytext"/>
              <w:jc w:val="center"/>
            </w:pPr>
            <w:r w:rsidRPr="00C17BFD">
              <w:fldChar w:fldCharType="begin" w:fldLock="1"/>
            </w:r>
            <w:r w:rsidR="003F293A">
              <w:instrText>ADDIN CSL_CITATION {"citationItems":[{"id":"ITEM-1","itemData":{"DOI":"10.1016/j.jhazmat.2020.123813","ISSN":"18733336","PMID":"33113742","abstract":"In this paper, rice husk and waste aluminum cans were exploited as silicon and aluminum sources, respectively for the low-cost synthesis of some nanosized zeolite, zeolite/zeolite, and geopolymer/zeolite products. XRD confirmed that the synthesized geopolymer/zeolite products are geopolymer/zeolite A (has a crystallite size of 58.44 nm &amp; abbreviated as G1) and geopolymer/faujasite (has a crystallite size of 25.58 and 20.26 nm &amp; abbreviated as G2 and G3, respectively). Also, the synthesized zeolite products are sodium aluminum silicate hydrate (has a crystallite size of 27.65 and 41.85 nm &amp; abbreviated as H1 and H2, respectively). Besides, the synthesized zeolite/zeolite product is sodium aluminum silicate hydrate/zeolite A (has a crystallite size of 66.01 nm and abbreviated as H3). Moreover, the synthesized products were characterized using other tools such as HR-TEM, FE-SEM, EDX, and FT-IR. The synthesized products were efficiently applied for removing Co(II), Cu(II), and Zn(II) ions from aqueous media and wastewater which was taken from Abuzaabal- Qalyubiyah-Egypt. The maximum uptake capacity of G3 sample toward Co(II), Cu(II), and Zn(II) ions is 134.24 ± 1.26, 126.26 ± 0.32, and 131.93 ± 0.87 mg/g, respectively. The uptake of the studied metal ions is spontaneous, chemical, exothermic, and fitted well with the Langmuir isotherm and pseudo-2nd-order kinetic model.","author":[{"dropping-particle":"","family":"Abdelrahman","given":"Ehab A.","non-dropping-particle":"","parse-names":false,"suffix":""},{"dropping-particle":"","family":"Abou El-Reash","given":"Y. G.","non-dropping-particle":"","parse-names":false,"suffix":""},{"dropping-particle":"","family":"Youssef","given":"Hany M.","non-dropping-particle":"","parse-names":false,"suffix":""},{"dropping-particle":"","family":"Kotp","given":"Yousra H.","non-dropping-particle":"","parse-names":false,"suffix":""},{"dropping-particle":"","family":"Hegazey","given":"R. M.","non-dropping-particle":"","parse-names":false,"suffix":""}],"container-title":"Journal of Hazardous Materials","id":"ITEM-1","issue":"September 2020","issued":{"date-parts":[["2021"]]},"page":"123813","publisher":"Elsevier B.V.","title":"Utilization of rice husk and waste aluminum cans for the synthesis of some nanosized zeolite, zeolite/zeolite, and geopolymer/zeolite products for the efficient removal of Co(II), Cu(II), and Zn(II) ions from aqueous media","type":"article-journal","volume":"401"},"uris":["http://www.mendeley.com/documents/?uuid=88239a21-427d-465f-be77-2c53b303e334"]}],"mendeley":{"formattedCitation":"(Abdelrahman et al., 2021)","plainTextFormattedCitation":"(Abdelrahman et al., 2021)","previouslyFormattedCitation":"[26]"},"properties":{"noteIndex":0},"schema":"https://github.com/citation-style-language/schema/raw/master/csl-citation.json"}</w:instrText>
            </w:r>
            <w:r w:rsidRPr="00C17BFD">
              <w:fldChar w:fldCharType="separate"/>
            </w:r>
            <w:r w:rsidR="003F293A" w:rsidRPr="003F293A">
              <w:rPr>
                <w:noProof/>
              </w:rPr>
              <w:t>(Abdelrahman et al., 2021)</w:t>
            </w:r>
            <w:r w:rsidRPr="00C17BFD">
              <w:fldChar w:fldCharType="end"/>
            </w:r>
            <w:r w:rsidRPr="00C17BFD">
              <w:t xml:space="preserve"> </w:t>
            </w:r>
            <w:r w:rsidRPr="00C17BFD">
              <w:fldChar w:fldCharType="begin" w:fldLock="1"/>
            </w:r>
            <w:r w:rsidR="003F293A">
              <w:instrText>ADDIN CSL_CITATION {"citationItems":[{"id":"ITEM-1","itemData":{"DOI":"10.1016/j.molliq.2018.01.038","ISSN":"01677322","abstract":"Different zeolite nanostructures were synthesized from waste aluminum cans via a low-cost hydrothermal method using different silicon sources. The produced nanostructures were identified using XRD, FT-IR, SEM, and TEM analyses. XRD proved that the samples which synthesized using fumed silica and sodium metasilicate consist of a composite of (analcime, hydroxysodalite, and zeolite P1) and (sodium aluminum silicate hydroxide hydrate and nepheline hydrate), respectively. Moreover, the samples which synthesized using silica gel and tetraethyl orthosilicate composed of LTA zeolite and a composite of (sodium aluminum silicate hydroxide hydrate and zeolite 4A), respectively. The as-prepared zeolite nanostructures were tested in the removal of malachite green dye from aqueous media using a batch method. The results revealed that the adsorption processes fitted well with the pseudo-second-order kinetic model and Langmuir adsorption isotherm. In addition, the mechanism of adsorption processes was controlled by three successive stages, namely inner diffusion, outer diffusion, and pore diffusion processes where the pore diffusion is the rate-determining step. Additionally, thermodynamic parameters showed that the adsorption processes were spontaneous, physisorption, and exothermic.","author":[{"dropping-particle":"","family":"Abdelrahman","given":"Ehab A.","non-dropping-particle":"","parse-names":false,"suffix":""}],"container-title":"Journal of Molecular Liquids","id":"ITEM-1","issued":{"date-parts":[["2018"]]},"page":"72-82","publisher":"Elsevier B.V.","title":"Synthesis of zeolite nanostructures from waste aluminum cans for efficient removal of malachite green dye from aqueous media","type":"article-journal","volume":"253"},"uris":["http://www.mendeley.com/documents/?uuid=e1c9e40f-c7ba-4bda-8927-68cdf8cd2365"]}],"mendeley":{"formattedCitation":"(Abdelrahman, 2018)","plainTextFormattedCitation":"(Abdelrahman, 2018)","previouslyFormattedCitation":"[5]"},"properties":{"noteIndex":0},"schema":"https://github.com/citation-style-language/schema/raw/master/csl-citation.json"}</w:instrText>
            </w:r>
            <w:r w:rsidRPr="00C17BFD">
              <w:fldChar w:fldCharType="separate"/>
            </w:r>
            <w:r w:rsidR="003F293A" w:rsidRPr="003F293A">
              <w:rPr>
                <w:noProof/>
                <w:lang w:val="it-IT"/>
              </w:rPr>
              <w:t>(Abdelrahman, 2018)</w:t>
            </w:r>
            <w:r w:rsidRPr="00C17BFD">
              <w:fldChar w:fldCharType="end"/>
            </w:r>
          </w:p>
        </w:tc>
      </w:tr>
      <w:tr w:rsidR="003F293A" w:rsidRPr="00112031" w14:paraId="4BFB7372" w14:textId="77777777" w:rsidTr="003F293A">
        <w:tc>
          <w:tcPr>
            <w:tcW w:w="987" w:type="pct"/>
            <w:tcBorders>
              <w:top w:val="single" w:sz="4" w:space="0" w:color="00B050"/>
              <w:left w:val="nil"/>
              <w:bottom w:val="single" w:sz="4" w:space="0" w:color="00B050"/>
            </w:tcBorders>
            <w:vAlign w:val="center"/>
          </w:tcPr>
          <w:p w14:paraId="4C84FB47" w14:textId="77777777" w:rsidR="00C17BFD" w:rsidRPr="00C17BFD" w:rsidRDefault="00C17BFD" w:rsidP="003F293A">
            <w:pPr>
              <w:pStyle w:val="CETBodytext"/>
              <w:jc w:val="center"/>
            </w:pPr>
            <w:r w:rsidRPr="00C17BFD">
              <w:t>Red Mud</w:t>
            </w:r>
          </w:p>
        </w:tc>
        <w:tc>
          <w:tcPr>
            <w:tcW w:w="471" w:type="pct"/>
            <w:tcBorders>
              <w:top w:val="single" w:sz="4" w:space="0" w:color="00B050"/>
              <w:bottom w:val="single" w:sz="4" w:space="0" w:color="00B050"/>
            </w:tcBorders>
            <w:vAlign w:val="center"/>
          </w:tcPr>
          <w:p w14:paraId="24A8A956" w14:textId="77777777" w:rsidR="00C17BFD" w:rsidRPr="00C17BFD" w:rsidRDefault="00C17BFD" w:rsidP="003F293A">
            <w:pPr>
              <w:pStyle w:val="CETBodytext"/>
              <w:jc w:val="center"/>
            </w:pPr>
            <w:r w:rsidRPr="00C17BFD">
              <w:t>Si &amp; Al</w:t>
            </w:r>
          </w:p>
        </w:tc>
        <w:tc>
          <w:tcPr>
            <w:tcW w:w="731" w:type="pct"/>
            <w:tcBorders>
              <w:top w:val="single" w:sz="4" w:space="0" w:color="00B050"/>
              <w:bottom w:val="single" w:sz="4" w:space="0" w:color="00B050"/>
            </w:tcBorders>
            <w:vAlign w:val="center"/>
          </w:tcPr>
          <w:p w14:paraId="75751A36" w14:textId="77777777" w:rsidR="00C17BFD" w:rsidRPr="00C17BFD" w:rsidRDefault="00C17BFD" w:rsidP="003F293A">
            <w:pPr>
              <w:pStyle w:val="CETBodytext"/>
              <w:jc w:val="center"/>
            </w:pPr>
            <w:r w:rsidRPr="00C17BFD">
              <w:t>P1</w:t>
            </w:r>
          </w:p>
        </w:tc>
        <w:tc>
          <w:tcPr>
            <w:tcW w:w="728" w:type="pct"/>
            <w:tcBorders>
              <w:top w:val="single" w:sz="4" w:space="0" w:color="00B050"/>
              <w:bottom w:val="single" w:sz="4" w:space="0" w:color="00B050"/>
            </w:tcBorders>
            <w:vAlign w:val="center"/>
          </w:tcPr>
          <w:p w14:paraId="287B7EE2" w14:textId="77777777" w:rsidR="00C17BFD" w:rsidRPr="00C17BFD" w:rsidRDefault="00C17BFD" w:rsidP="003F293A">
            <w:pPr>
              <w:pStyle w:val="CETBodytext"/>
              <w:jc w:val="center"/>
            </w:pPr>
            <w:r w:rsidRPr="00C17BFD">
              <w:t>(HM)</w:t>
            </w:r>
          </w:p>
          <w:p w14:paraId="24BF61EB" w14:textId="03DEB3A3" w:rsidR="00C17BFD" w:rsidRPr="00C17BFD" w:rsidRDefault="00C17BFD" w:rsidP="003F293A">
            <w:pPr>
              <w:pStyle w:val="CETBodytext"/>
              <w:jc w:val="center"/>
            </w:pPr>
            <m:oMathPara>
              <m:oMath>
                <m:r>
                  <w:rPr>
                    <w:rFonts w:ascii="Cambria Math" w:hAnsi="Cambria Math"/>
                  </w:rPr>
                  <m:t>T=120°C</m:t>
                </m:r>
              </m:oMath>
            </m:oMathPara>
          </w:p>
          <w:p w14:paraId="5D1C4897" w14:textId="252690AE" w:rsidR="00C17BFD" w:rsidRPr="00C17BFD" w:rsidRDefault="00C17BFD" w:rsidP="003F293A">
            <w:pPr>
              <w:pStyle w:val="CETBodytext"/>
              <w:jc w:val="center"/>
            </w:pPr>
            <m:oMathPara>
              <m:oMath>
                <m:r>
                  <w:rPr>
                    <w:rFonts w:ascii="Cambria Math" w:hAnsi="Cambria Math"/>
                  </w:rPr>
                  <m:t xml:space="preserve">t=7 </m:t>
                </m:r>
                <m:r>
                  <w:rPr>
                    <w:rFonts w:ascii="Cambria Math" w:hAnsi="Cambria Math"/>
                  </w:rPr>
                  <m:t>h</m:t>
                </m:r>
              </m:oMath>
            </m:oMathPara>
          </w:p>
        </w:tc>
        <w:tc>
          <w:tcPr>
            <w:tcW w:w="510" w:type="pct"/>
            <w:tcBorders>
              <w:top w:val="single" w:sz="4" w:space="0" w:color="00B050"/>
              <w:bottom w:val="single" w:sz="4" w:space="0" w:color="00B050"/>
            </w:tcBorders>
            <w:vAlign w:val="center"/>
          </w:tcPr>
          <w:p w14:paraId="2119A8FE" w14:textId="77777777" w:rsidR="00C17BFD" w:rsidRPr="00C17BFD" w:rsidRDefault="00C17BFD" w:rsidP="003F293A">
            <w:pPr>
              <w:pStyle w:val="CETBodytext"/>
              <w:jc w:val="center"/>
            </w:pPr>
            <w:r w:rsidRPr="00C17BFD">
              <w:t>(1)</w:t>
            </w:r>
          </w:p>
        </w:tc>
        <w:tc>
          <w:tcPr>
            <w:tcW w:w="1573" w:type="pct"/>
            <w:tcBorders>
              <w:top w:val="single" w:sz="4" w:space="0" w:color="00B050"/>
              <w:bottom w:val="single" w:sz="4" w:space="0" w:color="00B050"/>
              <w:right w:val="nil"/>
            </w:tcBorders>
            <w:vAlign w:val="center"/>
          </w:tcPr>
          <w:p w14:paraId="7074CD78" w14:textId="6A7164B2" w:rsidR="00C17BFD" w:rsidRPr="003F293A" w:rsidRDefault="00C17BFD" w:rsidP="003F293A">
            <w:pPr>
              <w:pStyle w:val="CETBodytext"/>
              <w:jc w:val="center"/>
              <w:rPr>
                <w:lang w:val="it-IT"/>
              </w:rPr>
            </w:pPr>
            <w:r w:rsidRPr="00C17BFD">
              <w:fldChar w:fldCharType="begin" w:fldLock="1"/>
            </w:r>
            <w:r w:rsidR="003F293A">
              <w:instrText>ADDIN CSL_CITATION {"citationItems":[{"id":"ITEM-1","itemData":{"DOI":"10.1016/j.cej.2020.128090","ISSN":"13858947","abstract":"Red mud (RM), a byproduct of the alumina industry, poses serious environmental issues owing to its strong alkalinity and high salinity. A novel process for the synthesis of magnetic SrFe12O19@NaP1 (SFO@NaP1) zeolite using RM industrial waste was proposed. The optimum conditions for RM pretreatment, which consisted of acid leaching (time, temperature, liquid-to-solid ratio, and HCl concentration) and alkali fusion (time, temperature, and acid-leached RM/NaOH mass ratio), were systematically analyzed. SFO@NaP1 zeolite was synthesized from RM for the first time without using additional aluminum and silicon sources, and SFO was initially applied to the magnetic matrix of zeolite. The methylene blue (MB) adsorption parameters revealed that the removal efficiency and adsorption capacity of 2.5 wt% SFO@NaP1 were 95.4% and 47.9 mg/g, respectively, under the following adsorption conditions: adsorbent dosage of 1 g/L, initial pH of 7, dye concentration of 50 mg/g, and reaction temperature of 25 °C. Furthermore, the adsorption of MB on SFO@NaP1 was an exothermic process that followed the pseudo-second-order kinetic and Langmuir isotherm models. After three adsorption cycles under an external magnetic field, the adsorption capacity of SFO@NaP1 for MB still reached 33.2 mg/g, which suggested that SFO@NaP1 is a green, low-cost, and eco-friendly adsorbent with excellent adsorption capacity.","author":[{"dropping-particle":"","family":"Cheng","given":"Yong","non-dropping-particle":"","parse-names":false,"suffix":""},{"dropping-particle":"","family":"Xu","given":"Longjun","non-dropping-particle":"","parse-names":false,"suffix":""},{"dropping-particle":"",</w:instrText>
            </w:r>
            <w:r w:rsidR="003F293A" w:rsidRPr="003F293A">
              <w:rPr>
                <w:lang w:val="it-IT"/>
              </w:rPr>
              <w:instrText>"family":"Jiang","given":"Zao","non-dropping-particle":"","parse-names":false,"suffix":""},{"dropping-particle":"","family":"Liu","given":"Chenglun","non-dropping-particle":"","parse-names":false,"suffix":""},{"dropping-particle":"","family":"Zhang","given":"Qiyuan","non-dropping-particle":"","parse-names":false,"suffix":""},{"dropping-particle":"","family":"Zou","given":"Yi","non-dropping-particle":"","parse-names":false,"suffix":""},{"dropping-particle":"","family":"Chen","given":"Yan","non-dropping-particle":"","parse-names":false,"suffix":""},{"dropping-particle":"","family":"Li","given":"Jingya","non-dropping-particle":"","parse-names":false,"suffix":""},{"dropping-particle":"","family":"Liu","given":"Xiuzhu","non-dropping-particle":"","parse-names":false,"suffix":""}],"container-title":"Chemical Engineering Journal","id":"ITEM-1","issue":"December 2020","issued":{"date-parts":[["2021"]]},"page":"128090","publisher":"Elsevier B.V.","title":"Feasible low-cost conversion of red mud into magnetically separated and recycled hybrid SrFe12O19@NaP1 zeolite as a novel wastewater adsorbent","type":"article-journal","volume":"417"},"uris":["http://www.mendeley.com/documents/?uuid=1c38c136-2a2e-4311-8c1c-86d21b09c88b"]}],"mendeley":{"formattedCitation":"(Cheng et al., 2021)","plainTextFormattedCitation":"(Cheng et al., 2021)","previouslyFormattedCitation":"[28]"},"properties":{"noteIndex":0},"schema":"https://github.com/citation-style-language/schema/raw/master/csl-citation.json"}</w:instrText>
            </w:r>
            <w:r w:rsidRPr="00C17BFD">
              <w:fldChar w:fldCharType="separate"/>
            </w:r>
            <w:r w:rsidR="003F293A" w:rsidRPr="003F293A">
              <w:rPr>
                <w:noProof/>
                <w:lang w:val="it-IT"/>
              </w:rPr>
              <w:t>(Cheng et al., 2021)</w:t>
            </w:r>
            <w:r w:rsidRPr="00C17BFD">
              <w:fldChar w:fldCharType="end"/>
            </w:r>
          </w:p>
        </w:tc>
      </w:tr>
      <w:tr w:rsidR="003F293A" w:rsidRPr="00112031" w14:paraId="7923F9CC" w14:textId="77777777" w:rsidTr="003F293A">
        <w:tc>
          <w:tcPr>
            <w:tcW w:w="987" w:type="pct"/>
            <w:tcBorders>
              <w:top w:val="single" w:sz="4" w:space="0" w:color="00B050"/>
              <w:left w:val="nil"/>
              <w:bottom w:val="single" w:sz="4" w:space="0" w:color="00B050"/>
            </w:tcBorders>
            <w:vAlign w:val="center"/>
          </w:tcPr>
          <w:p w14:paraId="0888CA30" w14:textId="77777777" w:rsidR="00C17BFD" w:rsidRPr="003F293A" w:rsidRDefault="00C17BFD" w:rsidP="003F293A">
            <w:pPr>
              <w:pStyle w:val="CETBodytext"/>
              <w:jc w:val="center"/>
              <w:rPr>
                <w:lang w:val="it-IT"/>
              </w:rPr>
            </w:pPr>
            <w:r w:rsidRPr="003F293A">
              <w:rPr>
                <w:lang w:val="it-IT"/>
              </w:rPr>
              <w:t>Geopolymers</w:t>
            </w:r>
          </w:p>
        </w:tc>
        <w:tc>
          <w:tcPr>
            <w:tcW w:w="471" w:type="pct"/>
            <w:tcBorders>
              <w:top w:val="single" w:sz="4" w:space="0" w:color="00B050"/>
              <w:bottom w:val="single" w:sz="4" w:space="0" w:color="00B050"/>
            </w:tcBorders>
            <w:vAlign w:val="center"/>
          </w:tcPr>
          <w:p w14:paraId="02C14AE3" w14:textId="77777777" w:rsidR="00C17BFD" w:rsidRPr="003F293A" w:rsidRDefault="00C17BFD" w:rsidP="003F293A">
            <w:pPr>
              <w:pStyle w:val="CETBodytext"/>
              <w:jc w:val="center"/>
              <w:rPr>
                <w:lang w:val="it-IT"/>
              </w:rPr>
            </w:pPr>
            <w:r w:rsidRPr="003F293A">
              <w:rPr>
                <w:lang w:val="it-IT"/>
              </w:rPr>
              <w:t>Si &amp; Al</w:t>
            </w:r>
          </w:p>
        </w:tc>
        <w:tc>
          <w:tcPr>
            <w:tcW w:w="731" w:type="pct"/>
            <w:tcBorders>
              <w:top w:val="single" w:sz="4" w:space="0" w:color="00B050"/>
              <w:bottom w:val="single" w:sz="4" w:space="0" w:color="00B050"/>
            </w:tcBorders>
            <w:vAlign w:val="center"/>
          </w:tcPr>
          <w:p w14:paraId="4C62A9D3" w14:textId="77777777" w:rsidR="00C17BFD" w:rsidRPr="003F293A" w:rsidRDefault="00C17BFD" w:rsidP="003F293A">
            <w:pPr>
              <w:pStyle w:val="CETBodytext"/>
              <w:jc w:val="center"/>
              <w:rPr>
                <w:lang w:val="it-IT"/>
              </w:rPr>
            </w:pPr>
            <w:r w:rsidRPr="003F293A">
              <w:rPr>
                <w:lang w:val="it-IT"/>
              </w:rPr>
              <w:t>A</w:t>
            </w:r>
          </w:p>
        </w:tc>
        <w:tc>
          <w:tcPr>
            <w:tcW w:w="728" w:type="pct"/>
            <w:tcBorders>
              <w:top w:val="single" w:sz="4" w:space="0" w:color="00B050"/>
              <w:bottom w:val="single" w:sz="4" w:space="0" w:color="00B050"/>
            </w:tcBorders>
            <w:vAlign w:val="center"/>
          </w:tcPr>
          <w:p w14:paraId="0019E8D0" w14:textId="77777777" w:rsidR="00C17BFD" w:rsidRPr="003F293A" w:rsidRDefault="00C17BFD" w:rsidP="003F293A">
            <w:pPr>
              <w:pStyle w:val="CETBodytext"/>
              <w:jc w:val="center"/>
              <w:rPr>
                <w:lang w:val="it-IT"/>
              </w:rPr>
            </w:pPr>
            <w:r w:rsidRPr="003F293A">
              <w:rPr>
                <w:lang w:val="it-IT"/>
              </w:rPr>
              <w:t>(HM)</w:t>
            </w:r>
          </w:p>
          <w:p w14:paraId="7D051FEB" w14:textId="5FB5A0C2" w:rsidR="00C17BFD" w:rsidRPr="003F293A" w:rsidRDefault="00C340EE" w:rsidP="003F293A">
            <w:pPr>
              <w:pStyle w:val="CETBodytext"/>
              <w:jc w:val="center"/>
              <w:rPr>
                <w:lang w:val="it-IT"/>
              </w:rPr>
            </w:pPr>
            <m:oMathPara>
              <m:oMath>
                <m:d>
                  <m:dPr>
                    <m:begChr m:val="["/>
                    <m:endChr m:val="]"/>
                    <m:ctrlPr>
                      <w:rPr>
                        <w:rFonts w:ascii="Cambria Math" w:hAnsi="Cambria Math"/>
                        <w:i/>
                      </w:rPr>
                    </m:ctrlPr>
                  </m:dPr>
                  <m:e>
                    <m:r>
                      <w:rPr>
                        <w:rFonts w:ascii="Cambria Math" w:hAnsi="Cambria Math"/>
                        <w:lang w:val="it-IT"/>
                      </w:rPr>
                      <m:t>90;100</m:t>
                    </m:r>
                  </m:e>
                </m:d>
                <m:r>
                  <w:rPr>
                    <w:rFonts w:ascii="Cambria Math" w:hAnsi="Cambria Math"/>
                    <w:lang w:val="it-IT"/>
                  </w:rPr>
                  <m:t>°</m:t>
                </m:r>
                <m:r>
                  <w:rPr>
                    <w:rFonts w:ascii="Cambria Math" w:hAnsi="Cambria Math"/>
                  </w:rPr>
                  <m:t>C</m:t>
                </m:r>
              </m:oMath>
            </m:oMathPara>
          </w:p>
          <w:p w14:paraId="48A66898" w14:textId="778FA8F5" w:rsidR="00C17BFD" w:rsidRPr="003F293A" w:rsidRDefault="00C340EE" w:rsidP="003F293A">
            <w:pPr>
              <w:pStyle w:val="CETBodytext"/>
              <w:jc w:val="center"/>
              <w:rPr>
                <w:lang w:val="it-IT"/>
              </w:rPr>
            </w:pPr>
            <m:oMathPara>
              <m:oMath>
                <m:d>
                  <m:dPr>
                    <m:begChr m:val="["/>
                    <m:endChr m:val="]"/>
                    <m:ctrlPr>
                      <w:rPr>
                        <w:rFonts w:ascii="Cambria Math" w:hAnsi="Cambria Math"/>
                        <w:i/>
                      </w:rPr>
                    </m:ctrlPr>
                  </m:dPr>
                  <m:e>
                    <m:r>
                      <w:rPr>
                        <w:rFonts w:ascii="Cambria Math" w:hAnsi="Cambria Math"/>
                        <w:lang w:val="it-IT"/>
                      </w:rPr>
                      <m:t>6;12</m:t>
                    </m:r>
                  </m:e>
                </m:d>
                <m:r>
                  <w:rPr>
                    <w:rFonts w:ascii="Cambria Math" w:hAnsi="Cambria Math"/>
                    <w:lang w:val="it-IT"/>
                  </w:rPr>
                  <m:t xml:space="preserve"> h</m:t>
                </m:r>
              </m:oMath>
            </m:oMathPara>
          </w:p>
        </w:tc>
        <w:tc>
          <w:tcPr>
            <w:tcW w:w="510" w:type="pct"/>
            <w:tcBorders>
              <w:top w:val="single" w:sz="4" w:space="0" w:color="00B050"/>
              <w:bottom w:val="single" w:sz="4" w:space="0" w:color="00B050"/>
            </w:tcBorders>
            <w:vAlign w:val="center"/>
          </w:tcPr>
          <w:p w14:paraId="330757D3" w14:textId="77777777" w:rsidR="00C17BFD" w:rsidRPr="003F293A" w:rsidRDefault="00C17BFD" w:rsidP="003F293A">
            <w:pPr>
              <w:pStyle w:val="CETBodytext"/>
              <w:jc w:val="center"/>
              <w:rPr>
                <w:lang w:val="it-IT"/>
              </w:rPr>
            </w:pPr>
            <w:r w:rsidRPr="003F293A">
              <w:rPr>
                <w:lang w:val="it-IT"/>
              </w:rPr>
              <w:t>(3)</w:t>
            </w:r>
          </w:p>
        </w:tc>
        <w:tc>
          <w:tcPr>
            <w:tcW w:w="1573" w:type="pct"/>
            <w:tcBorders>
              <w:top w:val="single" w:sz="4" w:space="0" w:color="00B050"/>
              <w:bottom w:val="single" w:sz="4" w:space="0" w:color="00B050"/>
              <w:right w:val="nil"/>
            </w:tcBorders>
            <w:vAlign w:val="center"/>
          </w:tcPr>
          <w:p w14:paraId="3BC113DE" w14:textId="0111A44D" w:rsidR="00C17BFD" w:rsidRPr="00C17BFD" w:rsidRDefault="00C17BFD" w:rsidP="003F293A">
            <w:pPr>
              <w:pStyle w:val="CETBodytext"/>
              <w:jc w:val="center"/>
              <w:rPr>
                <w:lang w:val="it-IT"/>
              </w:rPr>
            </w:pPr>
            <w:r w:rsidRPr="00C17BFD">
              <w:fldChar w:fldCharType="begin" w:fldLock="1"/>
            </w:r>
            <w:r w:rsidR="003F293A" w:rsidRPr="003F293A">
              <w:rPr>
                <w:lang w:val="it-IT"/>
              </w:rPr>
              <w:instrText xml:space="preserve">ADDIN CSL_CITATION {"citationItems":[{"id":"ITEM-1","itemData":{"DOI":"10.11896/cldb.19080095","abstract":"Zeolite is a type of inorganic crystal material with a specific-Si(Al)-O-Si-skeleton structure. It is widely used in the fields of adsorption, separation, ion exchange and catalysis due to its unique network structure. Generally, the zeolites are synthesized by hydrothermal method, in which the chemical reagents are used as aluminum source and silicon source, and the template and co-template are added to perform the hydrothermal reaction under a certain temperature and acid or base conditions. Although there are some advantages in traditional hydrothermal method such as the prepared powder with well-defined crystals, and small-sized particles, there are some disadvantages such as expensive raw materials and secondary pollution caused in the forming process. Geopolymer is a novel kind of green cementitious material which is formed by the reaction of natural mineral or aluminosilicate solid wastes with alkaline activator. The conversion of geopolymer into bulk zeolite in-situ not only eco-friendly utilization of natural mineral and aluminosilicate solid waste as raw materials, without the addition of template agents, low cost, and mild reaction conditions, but also the prepared bulk zeolites to simplify the forming process of using powder zeolite, and this is a new technique for synthesis of </w:instrText>
            </w:r>
            <w:r w:rsidR="003F293A" w:rsidRPr="00112031">
              <w:rPr>
                <w:lang w:val="it-IT"/>
              </w:rPr>
              <w:instrText>bulk z</w:instrText>
            </w:r>
            <w:r w:rsidR="003F293A">
              <w:instrText>eolite. Thermodynamically, it is difficult to convert amorphous geopolymers into zeolite under ambient temperature and pressure, but under the certain curing or hydrothermal conditions, the geopolymer can be converted into zeolite in-situ. Some main factors affect the types and microstructures of zeolites produced, such as raw material composition, the mole ratios of Si/Al, Na2O/SiO2 and H2O/Na2O, activator concentration, hydrothermal temperature and time. The mechanism about conversion of geopolymer into zeolite in-situ can be divided into the metal cation structural guidance, the organic template structural guidance and the seed structural guidance mechanisms. The bulk zeolites have some potential applications in the field of desalination, alcohol-water separation, adsorption of heavy metal ions, and gas adsorption. Therefore, it is a new approach to convert the geopolymer with amorphous structure into the zeolite with crystal structure. Thus, the production chain of geopolymers and application value are extended. In this paper, the problems and solutions for the conversion of geopolymers into bulk zeolites are put forward and the development in future is pros…","author":[{"dropping-particle":"","family":"Zhang","given":"Yaojun","non-dropping-particle":"","parse-names":false,"suffix":""},{"dropping-particle":"","family":"Zhang","given":"Ye","non-dropping-particle":"","parse-names":false,"suffix":""},{"dropping-particle":"","family":"Han","given":"Zhichao","non-dropping-particle":"","parse-names":false,"suffix":""},{"dropping-particle":"","family":"He","given":"Panyang","non-dropping-particle":"","parse-names":false,"suffix":""},{"dropping-particle":"","family":"Chen","given":"Hao","non-dropping-particle":"","parse-names":false,"suffix":""}],"container-title":"Cailiao Daobao/Materials Reports","id":"ITEM-1","issue":"23","issued":{"date-parts":[["2020"]]},"page":"23033 - 23041","title":"Research Progresses on In-situ Conversion of Geopolymer into Zeolite","type":"article-journal","volume":"34"},"uris":["http://www.mendeley.com/documents/?uuid=6b4b2569-7323-48dc-8b1a-9b111b92a35d"]}],"mendeley":{"formattedCitation":"(Zhang et al., 2020)","plainTextFormattedCitation":"(Zhang et al., 2020)","previouslyFormattedCitation":"[29]"},"properties":{"noteIndex":0},"schema":"https://github.com/citation-style-language/schema/raw/master/csl-citation.json"}</w:instrText>
            </w:r>
            <w:r w:rsidRPr="00C17BFD">
              <w:fldChar w:fldCharType="separate"/>
            </w:r>
            <w:r w:rsidR="003F293A" w:rsidRPr="003F293A">
              <w:rPr>
                <w:noProof/>
              </w:rPr>
              <w:t>(Zhang et al., 2020)</w:t>
            </w:r>
            <w:r w:rsidRPr="00C17BFD">
              <w:fldChar w:fldCharType="end"/>
            </w:r>
            <w:r w:rsidRPr="00C17BFD">
              <w:t xml:space="preserve"> </w:t>
            </w:r>
            <w:r w:rsidRPr="00C17BFD">
              <w:fldChar w:fldCharType="begin" w:fldLock="1"/>
            </w:r>
            <w:r w:rsidR="003F293A">
              <w:instrText>ADDIN CSL_CITATION {"citationItems":[{"id":"ITEM-1","itemData":{"DOI":"10.1021/acssuschemeng.8b05349","ISSN":"21680485","abstract":"This paper describes a synthesis method and adsorption properties of geopolymer microspheres toward strontium ions; first, it was prepared by a dispersion-pelletizing-solidification (DPS) method followed by transformation into NaA zeolite microspheres (about 100 μm) through an in situ heat curing process. The adsorption experiments were investigated and the experimental data were fitted well by the pseudo-second-order kinetic model and Freundlich isotherm model. Loading experiments were performed by batch and column process techniques. The maximum adsorption capacity in the batch process was assigned to be 106.28 mg/g, the zeolite microspheres' adsorption of strontium ions reached adsorption equilibrium in approximately 15 min. In the dynamic column, the most suitable flow rate was found to be 4 mL/min; this was higher compared with other sorbents with the same particle size. Moreover, the zeolite microspheres have a good dynamic separation effect, the concentration of the outlet Sr(II) ions from the column began to rise after 18 h with a bed height of 1.5 cm. The competitive adsorption capabilities are investigated and have the following order Na + &lt; Mg 2+ &lt; K + &lt; Ca 2+ , indicating that this adsorbent has a good adsorption effect in real seawater. Through the analysis of the solution after adsorption, the process is not only chemical adsorption but also ion exchange. The used adsorbents could be easily regenerated using 0.05 mol/L EDTA-2Na solution. This result showed that NaA zeolite microspheres are convenient and low-cost adsorbents for the removal of Sr(II) from li</w:instrText>
            </w:r>
            <w:r w:rsidR="003F293A" w:rsidRPr="003F293A">
              <w:rPr>
                <w:lang w:val="it-IT"/>
              </w:rPr>
              <w:instrText>quid wastes.","author":[{"dropping-particle":"","family":"Wang","given":"Kaituo","non-dropping-particle":"","parse-names":false,"suffix":""},{"dropping-particle":"","family":"Wang","given":"Fan","non-dropping-particle":"","parse-names":false,"suffix":""},{"dropping-particle":"","family":"Chen","given":"Fan","non-dropping-particle":"","parse-names":false,"suffix":""},{"dropping-particle":"","family":"Cui","given":"Xuemin","non-dropping-particle":"","parse-names":false,"suffix":""},{"dropping-particle":"","family":"Wei","given":"Yuezhou","non-dropping-particle":"","parse-names":false,"suffix":""},{"dropping-particle":"","family":"Shao","given":"Lin","non-dropping-particle":"","parse-names":false,"suffix":""},{"dropping-particle":"","family":"Yu","given":"Meihua","non-dropping-particle":"","parse-names":false,"suffix":""}],"container-title":"ACS Sustainable Chemistry and Engineering","id":"ITEM-1","issue":"2","issued":{"date-parts":[["2019"]]},"page":"2459-2470","title":"One-Pot Preparation of NaA Zeolite Microspheres for Highly Selective and Continuous Removal of Sr(II) from Aqueous Solution","type":"article-journal","volume":"7"},"uris":["http://www.mendeley.com/documents/?uuid=d2e703f0-fa3a-413a-91e4-0ecb21ae53aa"]}],"mendeley":{"formattedCitation":"(Wang et al., 2019)","plainTextFormattedCitation":"(Wang et al., 2019)","previouslyFormattedCitation":"[30]"},"properties":{"noteIndex":0},"schema":"https://github.com/citation-style-language/schema/raw/master/csl-citation.json"}</w:instrText>
            </w:r>
            <w:r w:rsidRPr="00C17BFD">
              <w:fldChar w:fldCharType="separate"/>
            </w:r>
            <w:r w:rsidR="003F293A" w:rsidRPr="003F293A">
              <w:rPr>
                <w:noProof/>
                <w:lang w:val="it-IT"/>
              </w:rPr>
              <w:t>(Wang et al., 2019)</w:t>
            </w:r>
            <w:r w:rsidRPr="00C17BFD">
              <w:fldChar w:fldCharType="end"/>
            </w:r>
            <w:r w:rsidRPr="00C17BFD">
              <w:rPr>
                <w:lang w:val="it-IT"/>
              </w:rPr>
              <w:t xml:space="preserve"> </w:t>
            </w:r>
            <w:r w:rsidRPr="00C17BFD">
              <w:fldChar w:fldCharType="begin" w:fldLock="1"/>
            </w:r>
            <w:r w:rsidR="003F293A">
              <w:rPr>
                <w:lang w:val="it-IT"/>
              </w:rPr>
              <w:instrText>ADDIN CSL_CITATION {"citationItems":[{"id":"ITEM-1","itemData":{"DOI":"10.1016/j.jes.2016.10.010","ISSN":"1001-0742","author":[{"dropping-particle":"","family":"Meng","given":"Qingpeng","non-dropping-particle":"","parse-names":false,"suffix":""},{"dropping-particle":"","family":"Chen","given":"Hong","non-dropping-particle":"","parse-names":false,"suffix":""},{"dropping-particle":"","family":"Lin","given":"Junzhong","non-dropping-particle":"","parse-names":false,"suffix":""},{"dropping-particle":"","family":"Lin","given":"Zhang","non-dropping-particle":"","parse-names":false,"suffix":""},{"dropping-particle":"","family":"Sun","given":"Junliang","non-dropping-particle":"","parse-names":false,"suffix":""}],"container-title":"Journal of Environmental Sciences","id":"ITEM-1","issued":{"date-parts":[["2016"]]},"page":"254-262","publisher":"Elsevier B.V.","title":"Zeolite A synthesized from alkaline assisted pre-activated halloysite for efficient heavy metal removal in polluted river water and industrial wastewater","type":"article-journal","volume":"56"},"uris":["http://www.mendeley.com/documents/?uuid=a340d00b-af56-4e9b-b4e4-286cdc84d372"]}],"mendeley":{"formattedCitation":"(Meng et al., 2016)","plainTextFormattedCitation":"(Meng et al., 2016)","previouslyFormattedCitation":"[31]"},"properties":{"noteIndex":0},"schema":"https://github.com/citation-style-language/schema/raw/master/csl-citation.json"}</w:instrText>
            </w:r>
            <w:r w:rsidRPr="00C17BFD">
              <w:fldChar w:fldCharType="separate"/>
            </w:r>
            <w:r w:rsidR="003F293A" w:rsidRPr="003F293A">
              <w:rPr>
                <w:noProof/>
                <w:lang w:val="it-IT"/>
              </w:rPr>
              <w:t>(Meng et al., 2016)</w:t>
            </w:r>
            <w:r w:rsidRPr="00C17BFD">
              <w:fldChar w:fldCharType="end"/>
            </w:r>
          </w:p>
        </w:tc>
      </w:tr>
      <w:tr w:rsidR="003F293A" w:rsidRPr="00C17BFD" w14:paraId="21A60AC1" w14:textId="77777777" w:rsidTr="003F293A">
        <w:tc>
          <w:tcPr>
            <w:tcW w:w="987" w:type="pct"/>
            <w:tcBorders>
              <w:top w:val="single" w:sz="4" w:space="0" w:color="00B050"/>
              <w:left w:val="nil"/>
              <w:bottom w:val="single" w:sz="4" w:space="0" w:color="00B050"/>
            </w:tcBorders>
            <w:vAlign w:val="center"/>
          </w:tcPr>
          <w:p w14:paraId="7432F241" w14:textId="77777777" w:rsidR="00C17BFD" w:rsidRPr="00C17BFD" w:rsidRDefault="00C17BFD" w:rsidP="003F293A">
            <w:pPr>
              <w:pStyle w:val="CETBodytext"/>
              <w:jc w:val="center"/>
              <w:rPr>
                <w:lang w:val="it-IT"/>
              </w:rPr>
            </w:pPr>
            <w:r w:rsidRPr="00C17BFD">
              <w:rPr>
                <w:lang w:val="it-IT"/>
              </w:rPr>
              <w:t>Lithium−silicon-powder (LSP)</w:t>
            </w:r>
          </w:p>
        </w:tc>
        <w:tc>
          <w:tcPr>
            <w:tcW w:w="471" w:type="pct"/>
            <w:tcBorders>
              <w:top w:val="single" w:sz="4" w:space="0" w:color="00B050"/>
              <w:bottom w:val="single" w:sz="4" w:space="0" w:color="00B050"/>
            </w:tcBorders>
            <w:vAlign w:val="center"/>
          </w:tcPr>
          <w:p w14:paraId="61849E39" w14:textId="77777777" w:rsidR="00C17BFD" w:rsidRPr="00C17BFD" w:rsidRDefault="00C17BFD" w:rsidP="003F293A">
            <w:pPr>
              <w:pStyle w:val="CETBodytext"/>
              <w:jc w:val="center"/>
              <w:rPr>
                <w:lang w:val="it-IT"/>
              </w:rPr>
            </w:pPr>
            <w:r w:rsidRPr="00C17BFD">
              <w:rPr>
                <w:lang w:val="it-IT"/>
              </w:rPr>
              <w:t>Si &amp; Al</w:t>
            </w:r>
          </w:p>
        </w:tc>
        <w:tc>
          <w:tcPr>
            <w:tcW w:w="731" w:type="pct"/>
            <w:tcBorders>
              <w:top w:val="single" w:sz="4" w:space="0" w:color="00B050"/>
              <w:bottom w:val="single" w:sz="4" w:space="0" w:color="00B050"/>
            </w:tcBorders>
            <w:vAlign w:val="center"/>
          </w:tcPr>
          <w:p w14:paraId="37B6DF3A" w14:textId="77777777" w:rsidR="00C17BFD" w:rsidRPr="00C17BFD" w:rsidRDefault="00C17BFD" w:rsidP="003F293A">
            <w:pPr>
              <w:pStyle w:val="CETBodytext"/>
              <w:jc w:val="center"/>
              <w:rPr>
                <w:lang w:val="it-IT"/>
              </w:rPr>
            </w:pPr>
            <w:r w:rsidRPr="00C17BFD">
              <w:rPr>
                <w:lang w:val="it-IT"/>
              </w:rPr>
              <w:t>Y</w:t>
            </w:r>
          </w:p>
        </w:tc>
        <w:tc>
          <w:tcPr>
            <w:tcW w:w="728" w:type="pct"/>
            <w:tcBorders>
              <w:top w:val="single" w:sz="4" w:space="0" w:color="00B050"/>
              <w:bottom w:val="single" w:sz="4" w:space="0" w:color="00B050"/>
            </w:tcBorders>
            <w:vAlign w:val="center"/>
          </w:tcPr>
          <w:p w14:paraId="7D9E8AD5" w14:textId="77777777" w:rsidR="00C17BFD" w:rsidRPr="00C17BFD" w:rsidRDefault="00C17BFD" w:rsidP="003F293A">
            <w:pPr>
              <w:pStyle w:val="CETBodytext"/>
              <w:jc w:val="center"/>
              <w:rPr>
                <w:lang w:val="it-IT"/>
              </w:rPr>
            </w:pPr>
            <w:r w:rsidRPr="00C17BFD">
              <w:rPr>
                <w:lang w:val="it-IT"/>
              </w:rPr>
              <w:t>(HM)</w:t>
            </w:r>
          </w:p>
          <w:p w14:paraId="46411A9E" w14:textId="719D1B4E" w:rsidR="00C17BFD" w:rsidRPr="00C17BFD" w:rsidRDefault="00C17BFD" w:rsidP="003F293A">
            <w:pPr>
              <w:pStyle w:val="CETBodytext"/>
              <w:jc w:val="center"/>
              <w:rPr>
                <w:lang w:val="it-IT"/>
              </w:rPr>
            </w:pPr>
            <m:oMathPara>
              <m:oMath>
                <m:r>
                  <w:rPr>
                    <w:rFonts w:ascii="Cambria Math" w:hAnsi="Cambria Math"/>
                  </w:rPr>
                  <m:t>T</m:t>
                </m:r>
                <m:r>
                  <w:rPr>
                    <w:rFonts w:ascii="Cambria Math" w:hAnsi="Cambria Math"/>
                    <w:lang w:val="it-IT"/>
                  </w:rPr>
                  <m:t>=100°</m:t>
                </m:r>
                <m:r>
                  <w:rPr>
                    <w:rFonts w:ascii="Cambria Math" w:hAnsi="Cambria Math"/>
                  </w:rPr>
                  <m:t>C</m:t>
                </m:r>
              </m:oMath>
            </m:oMathPara>
          </w:p>
          <w:p w14:paraId="4AA7085F" w14:textId="6994AF03" w:rsidR="00C17BFD" w:rsidRPr="00C17BFD" w:rsidRDefault="00C17BFD" w:rsidP="003F293A">
            <w:pPr>
              <w:pStyle w:val="CETBodytext"/>
              <w:jc w:val="center"/>
              <w:rPr>
                <w:lang w:val="it-IT"/>
              </w:rPr>
            </w:pPr>
            <m:oMathPara>
              <m:oMath>
                <m:r>
                  <w:rPr>
                    <w:rFonts w:ascii="Cambria Math" w:hAnsi="Cambria Math"/>
                  </w:rPr>
                  <m:t>t</m:t>
                </m:r>
                <m:r>
                  <w:rPr>
                    <w:rFonts w:ascii="Cambria Math" w:hAnsi="Cambria Math"/>
                    <w:lang w:val="it-IT"/>
                  </w:rPr>
                  <m:t xml:space="preserve">=15 </m:t>
                </m:r>
                <m:r>
                  <w:rPr>
                    <w:rFonts w:ascii="Cambria Math" w:hAnsi="Cambria Math"/>
                    <w:lang w:val="it-IT"/>
                  </w:rPr>
                  <m:t>h</m:t>
                </m:r>
              </m:oMath>
            </m:oMathPara>
          </w:p>
        </w:tc>
        <w:tc>
          <w:tcPr>
            <w:tcW w:w="510" w:type="pct"/>
            <w:tcBorders>
              <w:top w:val="single" w:sz="4" w:space="0" w:color="00B050"/>
              <w:bottom w:val="single" w:sz="4" w:space="0" w:color="00B050"/>
            </w:tcBorders>
            <w:vAlign w:val="center"/>
          </w:tcPr>
          <w:p w14:paraId="04F910B6" w14:textId="77777777" w:rsidR="00C17BFD" w:rsidRPr="00C17BFD" w:rsidRDefault="00C17BFD" w:rsidP="003F293A">
            <w:pPr>
              <w:pStyle w:val="CETBodytext"/>
              <w:jc w:val="center"/>
              <w:rPr>
                <w:lang w:val="it-IT"/>
              </w:rPr>
            </w:pPr>
            <w:r w:rsidRPr="00C17BFD">
              <w:rPr>
                <w:lang w:val="it-IT"/>
              </w:rPr>
              <w:t>(1)</w:t>
            </w:r>
          </w:p>
        </w:tc>
        <w:tc>
          <w:tcPr>
            <w:tcW w:w="1573" w:type="pct"/>
            <w:tcBorders>
              <w:top w:val="single" w:sz="4" w:space="0" w:color="00B050"/>
              <w:bottom w:val="single" w:sz="4" w:space="0" w:color="00B050"/>
              <w:right w:val="nil"/>
            </w:tcBorders>
            <w:vAlign w:val="center"/>
          </w:tcPr>
          <w:p w14:paraId="6202D4AE" w14:textId="2F23CEF1" w:rsidR="00C17BFD" w:rsidRPr="00C17BFD" w:rsidRDefault="00C17BFD" w:rsidP="003F293A">
            <w:pPr>
              <w:pStyle w:val="CETBodytext"/>
              <w:jc w:val="center"/>
            </w:pPr>
            <w:r w:rsidRPr="00C17BFD">
              <w:fldChar w:fldCharType="begin" w:fldLock="1"/>
            </w:r>
            <w:r w:rsidR="003F293A">
              <w:rPr>
                <w:lang w:val="it-IT"/>
              </w:rPr>
              <w:instrText>ADDIN CSL_CITATION {"citationItems":[{"id":"ITEM-1","itemData":{"DOI":"10.1021/acs.iecr.0c00617","author":[{"dropping-particle":"","family":"Shui","given":"Ziyi","non-dropping-particle":"","parse-names":false,"suffix":""},{"dropping-particle":"","family":"Yao","given":"Lu","non-dropping-particle":"","parse-names":false,"suffix":""},{"dropping-particle":"","family":"Pu","given":"Xiaoqin","non-dropping-particle":"","parse-names":false,"suffix":""},{"dropping-particle":"","family":"Yang","given":"Lin","non-dropping-particle":"","parse-names":false,"suffix":""},{"dropping-particle":"","family":"Jiang","given":"Wenju","non-dropping-particle":"","parse-names":false,"suffix":""},{"dropping-particle":"","family":"Jiang","given":"Xia","non-dropping-particle":"","parse-names":false,"suffix":""}],"id":"ITEM-1","issued":{"date-parts":[["2020"]]},"title":"Synthesis of a Novel Zeolite − Activated Carbon Composite Using Lithium − Silicon-Powder Waste for Ammonia-Nitrogen and Methylene Blue Removal","type":"article-journal"},"uris":["http://www.mendeley.com/documents/?uuid=f5c75ed0-45b9-4ab5-ad6f-0a9cb27b5075"]}],"mendeley":{"formattedCitation":"(Shui et al., 2020)","plainTextFormattedCitation":"(Shui et al., 2020)","previouslyFormattedCitation":"[32]"},"properties":{"noteIndex":0},"schema":"https://github.com/citation-style-language/schema/raw/master/csl-citation.json"}</w:instrText>
            </w:r>
            <w:r w:rsidRPr="00C17BFD">
              <w:fldChar w:fldCharType="separate"/>
            </w:r>
            <w:r w:rsidR="003F293A" w:rsidRPr="003F293A">
              <w:rPr>
                <w:noProof/>
              </w:rPr>
              <w:t>(Shui et al., 2020)</w:t>
            </w:r>
            <w:r w:rsidRPr="00C17BFD">
              <w:fldChar w:fldCharType="end"/>
            </w:r>
          </w:p>
        </w:tc>
      </w:tr>
      <w:tr w:rsidR="003F293A" w:rsidRPr="00C17BFD" w14:paraId="7F70A718" w14:textId="77777777" w:rsidTr="003F293A">
        <w:tc>
          <w:tcPr>
            <w:tcW w:w="987" w:type="pct"/>
            <w:tcBorders>
              <w:top w:val="single" w:sz="4" w:space="0" w:color="00B050"/>
              <w:left w:val="nil"/>
              <w:bottom w:val="single" w:sz="4" w:space="0" w:color="00B050"/>
            </w:tcBorders>
            <w:vAlign w:val="center"/>
          </w:tcPr>
          <w:p w14:paraId="79F74508" w14:textId="68DFFF63" w:rsidR="00C17BFD" w:rsidRPr="00C17BFD" w:rsidRDefault="00C17BFD" w:rsidP="003F293A">
            <w:pPr>
              <w:pStyle w:val="CETBodytext"/>
              <w:jc w:val="center"/>
            </w:pPr>
            <w:r w:rsidRPr="00C17BFD">
              <w:t>Electrolytic manganese residue</w:t>
            </w:r>
          </w:p>
        </w:tc>
        <w:tc>
          <w:tcPr>
            <w:tcW w:w="471" w:type="pct"/>
            <w:tcBorders>
              <w:top w:val="single" w:sz="4" w:space="0" w:color="00B050"/>
              <w:bottom w:val="single" w:sz="4" w:space="0" w:color="00B050"/>
            </w:tcBorders>
            <w:vAlign w:val="center"/>
          </w:tcPr>
          <w:p w14:paraId="1E204995" w14:textId="74555F50" w:rsidR="00C17BFD" w:rsidRPr="00C17BFD" w:rsidRDefault="00C17BFD" w:rsidP="003F293A">
            <w:pPr>
              <w:pStyle w:val="CETBodytext"/>
              <w:jc w:val="center"/>
            </w:pPr>
            <w:r w:rsidRPr="00C17BFD">
              <w:rPr>
                <w:lang w:val="it-IT"/>
              </w:rPr>
              <w:t>Si &amp; Al</w:t>
            </w:r>
          </w:p>
        </w:tc>
        <w:tc>
          <w:tcPr>
            <w:tcW w:w="731" w:type="pct"/>
            <w:tcBorders>
              <w:top w:val="single" w:sz="4" w:space="0" w:color="00B050"/>
              <w:bottom w:val="single" w:sz="4" w:space="0" w:color="00B050"/>
            </w:tcBorders>
            <w:vAlign w:val="center"/>
          </w:tcPr>
          <w:p w14:paraId="57B38E67" w14:textId="77777777" w:rsidR="00C17BFD" w:rsidRPr="00C17BFD" w:rsidRDefault="00C17BFD" w:rsidP="003F293A">
            <w:pPr>
              <w:pStyle w:val="CETBodytext"/>
              <w:jc w:val="center"/>
            </w:pPr>
            <w:r w:rsidRPr="00C17BFD">
              <w:t>A</w:t>
            </w:r>
          </w:p>
        </w:tc>
        <w:tc>
          <w:tcPr>
            <w:tcW w:w="728" w:type="pct"/>
            <w:tcBorders>
              <w:top w:val="single" w:sz="4" w:space="0" w:color="00B050"/>
              <w:bottom w:val="single" w:sz="4" w:space="0" w:color="00B050"/>
            </w:tcBorders>
            <w:vAlign w:val="center"/>
          </w:tcPr>
          <w:p w14:paraId="1E6AE4E1" w14:textId="77777777" w:rsidR="00C17BFD" w:rsidRPr="00C17BFD" w:rsidRDefault="00C17BFD" w:rsidP="003F293A">
            <w:pPr>
              <w:pStyle w:val="CETBodytext"/>
              <w:jc w:val="center"/>
            </w:pPr>
            <w:r w:rsidRPr="00C17BFD">
              <w:t>N.A.</w:t>
            </w:r>
          </w:p>
        </w:tc>
        <w:tc>
          <w:tcPr>
            <w:tcW w:w="510" w:type="pct"/>
            <w:tcBorders>
              <w:top w:val="single" w:sz="4" w:space="0" w:color="00B050"/>
              <w:bottom w:val="single" w:sz="4" w:space="0" w:color="00B050"/>
            </w:tcBorders>
            <w:vAlign w:val="center"/>
          </w:tcPr>
          <w:p w14:paraId="05DB4EF4" w14:textId="77777777" w:rsidR="00C17BFD" w:rsidRPr="00C17BFD" w:rsidRDefault="00C17BFD" w:rsidP="003F293A">
            <w:pPr>
              <w:pStyle w:val="CETBodytext"/>
              <w:jc w:val="center"/>
            </w:pPr>
            <w:r w:rsidRPr="00C17BFD">
              <w:t>(1)</w:t>
            </w:r>
          </w:p>
        </w:tc>
        <w:tc>
          <w:tcPr>
            <w:tcW w:w="1573" w:type="pct"/>
            <w:tcBorders>
              <w:top w:val="single" w:sz="4" w:space="0" w:color="00B050"/>
              <w:bottom w:val="single" w:sz="4" w:space="0" w:color="00B050"/>
              <w:right w:val="nil"/>
            </w:tcBorders>
            <w:vAlign w:val="center"/>
          </w:tcPr>
          <w:p w14:paraId="4970977E" w14:textId="58778386" w:rsidR="00C17BFD" w:rsidRPr="00C17BFD" w:rsidRDefault="00C17BFD" w:rsidP="003F293A">
            <w:pPr>
              <w:pStyle w:val="CETBodytext"/>
              <w:jc w:val="center"/>
            </w:pPr>
            <w:r w:rsidRPr="00C17BFD">
              <w:fldChar w:fldCharType="begin" w:fldLock="1"/>
            </w:r>
            <w:r w:rsidR="003F293A">
              <w:instrText>ADDIN CSL_CITATION {"citationItems":[{"id":"ITEM-1","itemData":{"DOI":"10.1016/j.colsurfa.2015.02.003","ISSN":"18734359","abstract":"The zeolite material was first synthesized from electrolytic manganese residue (EMRZ), by a two-step synthetic procedure using NaOH and NaAlO2 within a short aging period. Based on the detailed analyses using XRD, FT-IR, FE-SEM, XRF, CEC and BET surface area measurement, the product synthesized at Si/Al ratio=1.5 was mainly composed of Na-A zeolite with a specific surface area of 35.38m2g-1. Then, the removal characteristics of Mn2+ and Ni2+ ions by EMRZ were investigated under various operating variables like contact time, solution pH and initial metal concentration. The adsorption equilibrium for both Mn2+ and Ni2+ was best described by the Langmuir model, confirming the applicability of monolayer coverage of metal ions onto EMRZ particles. The maximum sorption capacities for Mn2+ and Ni2+ shown by EMRZ were 66.93mgg-1 and 128.70mgg-1, respectively. It was also found that adsorption of Mn2+ and Ni2+ by EMRZ followed second-order kinetics and rate constants for Mn2+ and Ni2+ sorption were found to be 0.001091 and 0.005668gmg-1min-1, respectively at 30°C. These results indicate that the synthesized EMRZ is a promising and low-cost adsorbent for removing heavy metals from wastewater due to higher adsorption capacity than other adsorbents.","author":[{"dropping-particle":"","family":"Li","given":"Changxin","non-dropping-particle":"","parse-names":false,"suffix":""},{"dropping-particle":"","family":"Zhong","given":"Hong","non-dropping-particle":"","parse-names":false,"suffix":""},{"dropping-particle":"","family":"Wang","given":"Shuai","non-dropping-particle":"","parse-names":false,"suffix":""},{"dropping-particle":"","family":"Xue","given":"Jianrong","non-dropping-particle":"","parse-names":false,"suffix":""},{"dropping-particle":"","family":"Zhang","given":"Zhenyu","non-dropping-particle":"","parse-names":false,"suffix":""}],"container-title":"Colloids and Surfaces A: Physicochemical and Engineering Aspects","id":"ITEM-1","issued":{"date-parts":[["2015"]]},"page":"258-267","publisher":"Elsevier B.V.","title":"A novel conversion process for waste residue: Synthesis of zeolite from electrolytic manganese residue and its application to the removal of heavy metals","type":"article-journal","volume":"470"},"uris":["http://www.mendeley.com/documents/?uuid=a8115e6f-3fad-40a4-aa0a-d699c92a5a83"]}],"mendeley":{"formattedCitation":"(Li et al., 2015)","plainTextFormattedCitation":"(Li et al., 2015)","previouslyFormattedCitation":"[33]"},"properties":{"noteIndex":0},"schema":"https://github.com/citation-style-language/schema/raw/master/csl-citation.json"}</w:instrText>
            </w:r>
            <w:r w:rsidRPr="00C17BFD">
              <w:fldChar w:fldCharType="separate"/>
            </w:r>
            <w:r w:rsidR="003F293A" w:rsidRPr="003F293A">
              <w:rPr>
                <w:noProof/>
              </w:rPr>
              <w:t>(Li et al., 2015)</w:t>
            </w:r>
            <w:r w:rsidRPr="00C17BFD">
              <w:fldChar w:fldCharType="end"/>
            </w:r>
          </w:p>
        </w:tc>
      </w:tr>
      <w:tr w:rsidR="003F293A" w:rsidRPr="00C17BFD" w14:paraId="126C1C2F" w14:textId="77777777" w:rsidTr="003F293A">
        <w:tc>
          <w:tcPr>
            <w:tcW w:w="987" w:type="pct"/>
            <w:tcBorders>
              <w:top w:val="single" w:sz="4" w:space="0" w:color="00B050"/>
              <w:left w:val="nil"/>
              <w:bottom w:val="single" w:sz="4" w:space="0" w:color="00B050"/>
            </w:tcBorders>
            <w:vAlign w:val="center"/>
          </w:tcPr>
          <w:p w14:paraId="1FC73A42" w14:textId="77777777" w:rsidR="00C17BFD" w:rsidRPr="00C17BFD" w:rsidRDefault="00C17BFD" w:rsidP="003F293A">
            <w:pPr>
              <w:pStyle w:val="CETBodytext"/>
              <w:jc w:val="center"/>
            </w:pPr>
            <w:r w:rsidRPr="00C17BFD">
              <w:t>Expanded Perlite</w:t>
            </w:r>
          </w:p>
        </w:tc>
        <w:tc>
          <w:tcPr>
            <w:tcW w:w="471" w:type="pct"/>
            <w:tcBorders>
              <w:top w:val="single" w:sz="4" w:space="0" w:color="00B050"/>
              <w:bottom w:val="single" w:sz="4" w:space="0" w:color="00B050"/>
            </w:tcBorders>
            <w:vAlign w:val="center"/>
          </w:tcPr>
          <w:p w14:paraId="3912B73D" w14:textId="77777777" w:rsidR="00C17BFD" w:rsidRPr="00C17BFD" w:rsidRDefault="00C17BFD" w:rsidP="003F293A">
            <w:pPr>
              <w:pStyle w:val="CETBodytext"/>
              <w:jc w:val="center"/>
            </w:pPr>
            <w:r w:rsidRPr="00C17BFD">
              <w:rPr>
                <w:lang w:val="it-IT"/>
              </w:rPr>
              <w:t>Si &amp; Al</w:t>
            </w:r>
          </w:p>
        </w:tc>
        <w:tc>
          <w:tcPr>
            <w:tcW w:w="731" w:type="pct"/>
            <w:tcBorders>
              <w:top w:val="single" w:sz="4" w:space="0" w:color="00B050"/>
              <w:bottom w:val="single" w:sz="4" w:space="0" w:color="00B050"/>
            </w:tcBorders>
            <w:vAlign w:val="center"/>
          </w:tcPr>
          <w:p w14:paraId="1E0C8105" w14:textId="77777777" w:rsidR="00C17BFD" w:rsidRPr="00C17BFD" w:rsidRDefault="00C17BFD" w:rsidP="003F293A">
            <w:pPr>
              <w:pStyle w:val="CETBodytext"/>
              <w:jc w:val="center"/>
            </w:pPr>
            <w:r w:rsidRPr="00C17BFD">
              <w:t>A, X, P1</w:t>
            </w:r>
          </w:p>
        </w:tc>
        <w:tc>
          <w:tcPr>
            <w:tcW w:w="728" w:type="pct"/>
            <w:tcBorders>
              <w:top w:val="single" w:sz="4" w:space="0" w:color="00B050"/>
              <w:bottom w:val="single" w:sz="4" w:space="0" w:color="00B050"/>
            </w:tcBorders>
            <w:vAlign w:val="center"/>
          </w:tcPr>
          <w:p w14:paraId="60BE58D5" w14:textId="77777777" w:rsidR="00C17BFD" w:rsidRPr="00C17BFD" w:rsidRDefault="00C17BFD" w:rsidP="003F293A">
            <w:pPr>
              <w:pStyle w:val="CETBodytext"/>
              <w:jc w:val="center"/>
            </w:pPr>
            <w:r w:rsidRPr="00C17BFD">
              <w:t>N.A.</w:t>
            </w:r>
          </w:p>
        </w:tc>
        <w:tc>
          <w:tcPr>
            <w:tcW w:w="510" w:type="pct"/>
            <w:tcBorders>
              <w:top w:val="single" w:sz="4" w:space="0" w:color="00B050"/>
              <w:bottom w:val="single" w:sz="4" w:space="0" w:color="00B050"/>
            </w:tcBorders>
            <w:vAlign w:val="center"/>
          </w:tcPr>
          <w:p w14:paraId="0162D02E" w14:textId="77777777" w:rsidR="00C17BFD" w:rsidRPr="00C17BFD" w:rsidRDefault="00C17BFD" w:rsidP="003F293A">
            <w:pPr>
              <w:pStyle w:val="CETBodytext"/>
              <w:jc w:val="center"/>
            </w:pPr>
            <w:r w:rsidRPr="00C17BFD">
              <w:t>(1)</w:t>
            </w:r>
          </w:p>
        </w:tc>
        <w:tc>
          <w:tcPr>
            <w:tcW w:w="1573" w:type="pct"/>
            <w:tcBorders>
              <w:top w:val="single" w:sz="4" w:space="0" w:color="00B050"/>
              <w:bottom w:val="single" w:sz="4" w:space="0" w:color="00B050"/>
              <w:right w:val="nil"/>
            </w:tcBorders>
            <w:vAlign w:val="center"/>
          </w:tcPr>
          <w:p w14:paraId="46D91E4C" w14:textId="314ED4A8" w:rsidR="00C17BFD" w:rsidRPr="00C17BFD" w:rsidRDefault="00C17BFD" w:rsidP="003F293A">
            <w:pPr>
              <w:pStyle w:val="CETBodytext"/>
              <w:jc w:val="center"/>
            </w:pPr>
            <w:r w:rsidRPr="00C17BFD">
              <w:fldChar w:fldCharType="begin" w:fldLock="1"/>
            </w:r>
            <w:r w:rsidR="003F293A">
              <w:instrText>ADDIN CSL_CITATION {"citationItems":[{"id":"ITEM-1","itemData":{"DOI":"10.2478/s13536-014-0216-y","ISSN":"2083134X","abstract":"In this paper a review of the recent studies on the synthesis of zeolites from expanded perlite under hydrothermal conditions is presented. Attention is paid to possible outcomes of synthesis from low cost glass material, such as perlite. The study also investigates the phase composition of zeolitic materials obtained by modification of by-product derived from an expanded perlite production process. The synthesis was made using the hydrothermal method with sodium hydroxide under autogenous pressure at a temperature below 100 °C for 1 to 72 h. It was possible to obtain a zeolitic material at a temperature as low as 60 °C using 4.0 M NaOH. The X-ray diffraction pattern showed the biggest peak intensity of zeolite X with 4.0 M NaOH at the temperature of 70 °C. During synthesis at higher temperature zeolite Na-P1 (with 3.0 M NaOH at 90 °C) and hydroxysodalite (with 5.0 M NaOH at 90 °C) were obtained.","author":[{"dropping-particle":"","family":"Król","given":"Magdalena","non-dropping-particle":"","parse-names":false,"suffix":""},{"dropping-particle":"","family":"Morawska","given":"Justyna","non-dropping-particle":"","parse-names":false,"suffix":""},{"dropping-particle":"","family":"Mozgawa","given":"Włodzimierz","non-dropping-particle":"","parse-names":false,"suffix":""},{"dropping-particle":"","family":"Pichór","given":"Waldemar","non-dropping-particle":"","parse-names":false,"suffix":""}],"container-title":"Materials Science- Poland","id":"ITEM-1","issue":"3","issued":{"date-parts":[["2014"]]},"page":"503-513","title":"Low-temperature synthesis of zeolite from perlite waste - Part I: Review of methods and phase compositions of resulting products","type":"article-journal","volume":"32"},"uris":["http://www.mendeley.com/documents/?uuid=4f185920-9e9a-404e-9428-fabffe4092a8"]}],"mendeley":{"formattedCitation":"(Król et al., 2014)","plainTextFormattedCitation":"(Król et al., 2014)","previouslyFormattedCitation":"[34]"},"properties":{"noteIndex":0},"schema":"https://github.com/citation-style-language/schema/raw/master/csl-citation.json"}</w:instrText>
            </w:r>
            <w:r w:rsidRPr="00C17BFD">
              <w:fldChar w:fldCharType="separate"/>
            </w:r>
            <w:r w:rsidR="003F293A" w:rsidRPr="003F293A">
              <w:rPr>
                <w:noProof/>
              </w:rPr>
              <w:t>(Król et al., 2014)</w:t>
            </w:r>
            <w:r w:rsidRPr="00C17BFD">
              <w:fldChar w:fldCharType="end"/>
            </w:r>
          </w:p>
        </w:tc>
      </w:tr>
      <w:tr w:rsidR="003F293A" w:rsidRPr="00C17BFD" w14:paraId="1906A027" w14:textId="77777777" w:rsidTr="003F293A">
        <w:tc>
          <w:tcPr>
            <w:tcW w:w="987" w:type="pct"/>
            <w:tcBorders>
              <w:top w:val="single" w:sz="4" w:space="0" w:color="00B050"/>
              <w:left w:val="nil"/>
              <w:bottom w:val="single" w:sz="4" w:space="0" w:color="00B050"/>
            </w:tcBorders>
            <w:vAlign w:val="center"/>
          </w:tcPr>
          <w:p w14:paraId="5881FC75" w14:textId="77777777" w:rsidR="00C17BFD" w:rsidRPr="00C17BFD" w:rsidRDefault="00C17BFD" w:rsidP="003F293A">
            <w:pPr>
              <w:pStyle w:val="CETBodytext"/>
              <w:jc w:val="center"/>
            </w:pPr>
            <w:r w:rsidRPr="00C17BFD">
              <w:t>Blast Furnace Slag (BFS)</w:t>
            </w:r>
          </w:p>
        </w:tc>
        <w:tc>
          <w:tcPr>
            <w:tcW w:w="471" w:type="pct"/>
            <w:tcBorders>
              <w:top w:val="single" w:sz="4" w:space="0" w:color="00B050"/>
              <w:bottom w:val="single" w:sz="4" w:space="0" w:color="00B050"/>
            </w:tcBorders>
            <w:vAlign w:val="center"/>
          </w:tcPr>
          <w:p w14:paraId="0DBEF5FD" w14:textId="77777777" w:rsidR="00C17BFD" w:rsidRPr="00C17BFD" w:rsidRDefault="00C17BFD" w:rsidP="003F293A">
            <w:pPr>
              <w:pStyle w:val="CETBodytext"/>
              <w:jc w:val="center"/>
            </w:pPr>
            <w:r w:rsidRPr="00C17BFD">
              <w:rPr>
                <w:lang w:val="it-IT"/>
              </w:rPr>
              <w:t>Si</w:t>
            </w:r>
          </w:p>
        </w:tc>
        <w:tc>
          <w:tcPr>
            <w:tcW w:w="731" w:type="pct"/>
            <w:tcBorders>
              <w:top w:val="single" w:sz="4" w:space="0" w:color="00B050"/>
              <w:bottom w:val="single" w:sz="4" w:space="0" w:color="00B050"/>
            </w:tcBorders>
            <w:vAlign w:val="center"/>
          </w:tcPr>
          <w:p w14:paraId="71EFAA72" w14:textId="77777777" w:rsidR="00C17BFD" w:rsidRPr="00C17BFD" w:rsidRDefault="00C17BFD" w:rsidP="003F293A">
            <w:pPr>
              <w:pStyle w:val="CETBodytext"/>
              <w:jc w:val="center"/>
            </w:pPr>
            <w:r w:rsidRPr="00C17BFD">
              <w:t>A</w:t>
            </w:r>
          </w:p>
        </w:tc>
        <w:tc>
          <w:tcPr>
            <w:tcW w:w="728" w:type="pct"/>
            <w:tcBorders>
              <w:top w:val="single" w:sz="4" w:space="0" w:color="00B050"/>
              <w:bottom w:val="single" w:sz="4" w:space="0" w:color="00B050"/>
            </w:tcBorders>
            <w:vAlign w:val="center"/>
          </w:tcPr>
          <w:p w14:paraId="126AD8D1" w14:textId="77777777" w:rsidR="00C17BFD" w:rsidRPr="00C17BFD" w:rsidRDefault="00C17BFD" w:rsidP="003F293A">
            <w:pPr>
              <w:pStyle w:val="CETBodytext"/>
              <w:jc w:val="center"/>
              <w:rPr>
                <w:lang w:val="it-IT"/>
              </w:rPr>
            </w:pPr>
            <w:r w:rsidRPr="00C17BFD">
              <w:rPr>
                <w:lang w:val="it-IT"/>
              </w:rPr>
              <w:t>(HM)</w:t>
            </w:r>
          </w:p>
          <w:p w14:paraId="280C9814" w14:textId="5372D420" w:rsidR="00C17BFD" w:rsidRPr="00C17BFD" w:rsidRDefault="00C17BFD" w:rsidP="003F293A">
            <w:pPr>
              <w:pStyle w:val="CETBodytext"/>
              <w:jc w:val="center"/>
              <w:rPr>
                <w:lang w:val="it-IT"/>
              </w:rPr>
            </w:pPr>
            <m:oMathPara>
              <m:oMath>
                <m:r>
                  <w:rPr>
                    <w:rFonts w:ascii="Cambria Math" w:hAnsi="Cambria Math"/>
                  </w:rPr>
                  <m:t>T</m:t>
                </m:r>
                <m:r>
                  <w:rPr>
                    <w:rFonts w:ascii="Cambria Math" w:hAnsi="Cambria Math"/>
                    <w:lang w:val="it-IT"/>
                  </w:rPr>
                  <m:t>=100°</m:t>
                </m:r>
                <m:r>
                  <w:rPr>
                    <w:rFonts w:ascii="Cambria Math" w:hAnsi="Cambria Math"/>
                  </w:rPr>
                  <m:t>C</m:t>
                </m:r>
              </m:oMath>
            </m:oMathPara>
          </w:p>
          <w:p w14:paraId="0632FC0E" w14:textId="59EC6887" w:rsidR="00C17BFD" w:rsidRPr="00C17BFD" w:rsidRDefault="00C17BFD" w:rsidP="003F293A">
            <w:pPr>
              <w:pStyle w:val="CETBodytext"/>
              <w:jc w:val="center"/>
            </w:pPr>
            <m:oMathPara>
              <m:oMath>
                <m:r>
                  <w:rPr>
                    <w:rFonts w:ascii="Cambria Math" w:hAnsi="Cambria Math"/>
                  </w:rPr>
                  <m:t>t</m:t>
                </m:r>
                <m:r>
                  <w:rPr>
                    <w:rFonts w:ascii="Cambria Math" w:hAnsi="Cambria Math"/>
                    <w:lang w:val="it-IT"/>
                  </w:rPr>
                  <m:t xml:space="preserve">=5 </m:t>
                </m:r>
                <m:r>
                  <w:rPr>
                    <w:rFonts w:ascii="Cambria Math" w:hAnsi="Cambria Math"/>
                    <w:lang w:val="it-IT"/>
                  </w:rPr>
                  <m:t>h</m:t>
                </m:r>
              </m:oMath>
            </m:oMathPara>
          </w:p>
        </w:tc>
        <w:tc>
          <w:tcPr>
            <w:tcW w:w="510" w:type="pct"/>
            <w:tcBorders>
              <w:top w:val="single" w:sz="4" w:space="0" w:color="00B050"/>
              <w:bottom w:val="single" w:sz="4" w:space="0" w:color="00B050"/>
            </w:tcBorders>
            <w:vAlign w:val="center"/>
          </w:tcPr>
          <w:p w14:paraId="6CFC4ED2" w14:textId="77777777" w:rsidR="00C17BFD" w:rsidRPr="00C17BFD" w:rsidRDefault="00C17BFD" w:rsidP="003F293A">
            <w:pPr>
              <w:pStyle w:val="CETBodytext"/>
              <w:jc w:val="center"/>
            </w:pPr>
            <w:r w:rsidRPr="00C17BFD">
              <w:t>(1)</w:t>
            </w:r>
          </w:p>
        </w:tc>
        <w:tc>
          <w:tcPr>
            <w:tcW w:w="1573" w:type="pct"/>
            <w:tcBorders>
              <w:top w:val="single" w:sz="4" w:space="0" w:color="00B050"/>
              <w:bottom w:val="single" w:sz="4" w:space="0" w:color="00B050"/>
              <w:right w:val="nil"/>
            </w:tcBorders>
            <w:vAlign w:val="center"/>
          </w:tcPr>
          <w:p w14:paraId="2668AECC" w14:textId="7463CDEB" w:rsidR="00C17BFD" w:rsidRPr="00C17BFD" w:rsidRDefault="00C17BFD" w:rsidP="003F293A">
            <w:pPr>
              <w:pStyle w:val="CETBodytext"/>
              <w:jc w:val="center"/>
            </w:pPr>
            <w:r w:rsidRPr="00C17BFD">
              <w:fldChar w:fldCharType="begin" w:fldLock="1"/>
            </w:r>
            <w:r w:rsidR="003F293A">
              <w:instrText>ADDIN CSL_CITATION {"citationItems":[{"id":"ITEM-1","itemData":{"DOI":"10.2166/wst.2017.294","abstract":"In this paper, high value added NaA zeolite material was prepared from blast furnace (BF) slag by hydrothermal method and its adsorption behavior on the removal of ammonium ion was investigated. It was found out that the synthetic NaA cubic zeolite with smaller crystal size obtained at nSiO2/nAl2O3 = 2 and nH2O/nNaOH = 20 showed better adsorption performance. The kinetics of the adsorption of ammonium ion by synthesized NaA zeolite was fitted by the pseudo-second-order kinetic model. The intra-particle diffusion modeling reveals that two mixed rate-controlling mechanisms were involved in the adsorption process. The relatively high value of activation energy of 92.3 kJ·mol-1 indicates a high impact of temperature on the adsorption rate, and the nature of ammonium adsorption is chemical reaction rather than physisorption. Based on the thermodynamics calculations, the adsorption of ammonium was found to be an endothermic, spontaneous process. The adsorption isothermal analysis showed that the Langmuir model could be well fitted and a maximum adsorption capacity of 83.3 mg·g-1 of NH4+ was obtained. Thus, it was demonstrated that by forming low cost NaA zeolite and using it for environmental remediation, the synchronous minimization of BF slag and ammonia nitrogen contamination could be achieved.","author":[{"dropping-particle":"","family":"Guo","given":"Hongwei","non-dropping-particle":"","parse-names":false,"suffix":""},{"dropping-particle":"","family":"Tang","given":"Lizhen","non-dropping-particle":"","parse-names":false,"suffix":""},{"dropping-particle":"","family":"Yan","given":"Bingji","non-dropping-particle":"","parse-names":false,"suffix":""},{"dropping-particle":"","family":"Wan","given":"Kang","non-dropping-particle":"","parse-names":false,"suffix":""},{"dropping-particle":"","family":"Li","given":"Peng","non-dropping-particle":"","parse-names":false,"suffix":""}],"container-title":"Water Science &amp; Technology","id":"ITEM-1","issue":"5","issued":{"date-parts":[["2017"]]},"page":"1140 - 1149","title":"NaA zeolite derived from blast furnace slag: its application for ammonium removal","type":"article-journal","volume":"76"},"uris":["http://www.mendeley.com/documents/?uuid=221a11d6-5120-4dee-8474-13e7ad72000d"]}],"mendeley":{"formattedCitation":"(Guo et al., 2017)","plainTextFormattedCitation":"(Guo et al., 2017)","previouslyFormattedCitation":"[36]"},"properties":{"noteIndex":0},"schema":"https://github.com/citation-style-language/schema/raw/master/csl-citation.json"}</w:instrText>
            </w:r>
            <w:r w:rsidRPr="00C17BFD">
              <w:fldChar w:fldCharType="separate"/>
            </w:r>
            <w:r w:rsidR="003F293A" w:rsidRPr="003F293A">
              <w:rPr>
                <w:noProof/>
              </w:rPr>
              <w:t>(Guo et al., 2017)</w:t>
            </w:r>
            <w:r w:rsidRPr="00C17BFD">
              <w:fldChar w:fldCharType="end"/>
            </w:r>
          </w:p>
        </w:tc>
      </w:tr>
      <w:tr w:rsidR="003F293A" w:rsidRPr="00C17BFD" w14:paraId="4E7D3D2F" w14:textId="77777777" w:rsidTr="003F293A">
        <w:tc>
          <w:tcPr>
            <w:tcW w:w="987" w:type="pct"/>
            <w:tcBorders>
              <w:top w:val="single" w:sz="4" w:space="0" w:color="00B050"/>
              <w:left w:val="nil"/>
              <w:bottom w:val="single" w:sz="4" w:space="0" w:color="00B050"/>
            </w:tcBorders>
            <w:vAlign w:val="center"/>
          </w:tcPr>
          <w:p w14:paraId="2E3ABC0E" w14:textId="77777777" w:rsidR="00C17BFD" w:rsidRPr="00C17BFD" w:rsidRDefault="00C17BFD" w:rsidP="003F293A">
            <w:pPr>
              <w:pStyle w:val="CETBodytext"/>
              <w:jc w:val="center"/>
            </w:pPr>
            <w:r w:rsidRPr="00C17BFD">
              <w:t>Non-Burning Brick</w:t>
            </w:r>
          </w:p>
        </w:tc>
        <w:tc>
          <w:tcPr>
            <w:tcW w:w="471" w:type="pct"/>
            <w:tcBorders>
              <w:top w:val="single" w:sz="4" w:space="0" w:color="00B050"/>
              <w:bottom w:val="single" w:sz="4" w:space="0" w:color="00B050"/>
            </w:tcBorders>
            <w:vAlign w:val="center"/>
          </w:tcPr>
          <w:p w14:paraId="1E4D2E4B" w14:textId="77777777" w:rsidR="00C17BFD" w:rsidRPr="00C17BFD" w:rsidRDefault="00C17BFD" w:rsidP="003F293A">
            <w:pPr>
              <w:pStyle w:val="CETBodytext"/>
              <w:jc w:val="center"/>
            </w:pPr>
            <w:r w:rsidRPr="00C17BFD">
              <w:t>Si &amp; Al</w:t>
            </w:r>
          </w:p>
        </w:tc>
        <w:tc>
          <w:tcPr>
            <w:tcW w:w="731" w:type="pct"/>
            <w:tcBorders>
              <w:top w:val="single" w:sz="4" w:space="0" w:color="00B050"/>
              <w:bottom w:val="single" w:sz="4" w:space="0" w:color="00B050"/>
            </w:tcBorders>
            <w:vAlign w:val="center"/>
          </w:tcPr>
          <w:p w14:paraId="11F5B87C" w14:textId="77777777" w:rsidR="00C17BFD" w:rsidRPr="00C17BFD" w:rsidRDefault="00C17BFD" w:rsidP="003F293A">
            <w:pPr>
              <w:pStyle w:val="CETBodytext"/>
              <w:jc w:val="center"/>
            </w:pPr>
            <w:r w:rsidRPr="00C17BFD">
              <w:t>N.A.</w:t>
            </w:r>
          </w:p>
        </w:tc>
        <w:tc>
          <w:tcPr>
            <w:tcW w:w="728" w:type="pct"/>
            <w:tcBorders>
              <w:top w:val="single" w:sz="4" w:space="0" w:color="00B050"/>
              <w:bottom w:val="single" w:sz="4" w:space="0" w:color="00B050"/>
            </w:tcBorders>
            <w:vAlign w:val="center"/>
          </w:tcPr>
          <w:p w14:paraId="1AB31A3B" w14:textId="77777777" w:rsidR="00C17BFD" w:rsidRPr="00C17BFD" w:rsidRDefault="00C17BFD" w:rsidP="003F293A">
            <w:pPr>
              <w:pStyle w:val="CETBodytext"/>
              <w:jc w:val="center"/>
            </w:pPr>
            <w:r w:rsidRPr="00C17BFD">
              <w:t>N.A.</w:t>
            </w:r>
          </w:p>
        </w:tc>
        <w:tc>
          <w:tcPr>
            <w:tcW w:w="510" w:type="pct"/>
            <w:tcBorders>
              <w:top w:val="single" w:sz="4" w:space="0" w:color="00B050"/>
              <w:bottom w:val="single" w:sz="4" w:space="0" w:color="00B050"/>
            </w:tcBorders>
            <w:vAlign w:val="center"/>
          </w:tcPr>
          <w:p w14:paraId="64021137" w14:textId="77777777" w:rsidR="00C17BFD" w:rsidRPr="00C17BFD" w:rsidRDefault="00C17BFD" w:rsidP="003F293A">
            <w:pPr>
              <w:pStyle w:val="CETBodytext"/>
              <w:jc w:val="center"/>
            </w:pPr>
            <w:r w:rsidRPr="00C17BFD">
              <w:t>(1)</w:t>
            </w:r>
          </w:p>
        </w:tc>
        <w:tc>
          <w:tcPr>
            <w:tcW w:w="1573" w:type="pct"/>
            <w:tcBorders>
              <w:top w:val="single" w:sz="4" w:space="0" w:color="00B050"/>
              <w:bottom w:val="single" w:sz="4" w:space="0" w:color="00B050"/>
              <w:right w:val="nil"/>
            </w:tcBorders>
            <w:vAlign w:val="center"/>
          </w:tcPr>
          <w:p w14:paraId="3E5B4545" w14:textId="0A377189" w:rsidR="00C17BFD" w:rsidRPr="00C17BFD" w:rsidRDefault="00C17BFD" w:rsidP="003F293A">
            <w:pPr>
              <w:pStyle w:val="CETBodytext"/>
              <w:jc w:val="center"/>
            </w:pPr>
            <w:r w:rsidRPr="00C17BFD">
              <w:fldChar w:fldCharType="begin" w:fldLock="1"/>
            </w:r>
            <w:r w:rsidR="003F293A">
              <w:instrText xml:space="preserve">ADDIN CSL_CITATION {"citationItems":[{"id":"ITEM-1","itemData":{"DOI":"10.1016/j.apsusc.2021.151241","ISSN":"01694332","abstract":"Utilising the general waste such as non-burning brick as raw materials to prepare low-cost zeolite is in line with the green chemical industry and can achieve the purpose of treating waste with waste. Here we use the abandoned non-burning brick powder as raw material, the sulfhydryl functionalized magnetic zeolite composites (MZ-SH) were prepared by combining a series of methods such as hydrothermal synthesis, high temperature melting magnetization, and grafting technology. The samples were characterized by SEM, EDS, XRD, XPS, and FT-IR. The adsorption behavior of MZ-SH on uranyl ions was systematically studied. The results show that the equilibrium adsorption capacity of MZ-SH to uranium(VI) ions was 1285.86 mg/g under the optimal adsorption conditions with t of 270 mins, T at 35 </w:instrText>
            </w:r>
            <w:r w:rsidR="003F293A">
              <w:rPr>
                <w:rFonts w:ascii="Cambria Math" w:hAnsi="Cambria Math" w:cs="Cambria Math"/>
              </w:rPr>
              <w:instrText>℃</w:instrText>
            </w:r>
            <w:r w:rsidR="003F293A">
              <w:instrText xml:space="preserve">, C0 being 35 mg/L, pH at 6.0, and m by 0.025 g/L. Its adsorption isotherm complies with the Langmuir adsorption model, while the adsorption kinetics conforms to the quasi-second-order adsorption kinetic model. The adsorption type is mainly chemical adsorption with type of monolayer distribution on the surface. Adsorption thermodynamics shows that the adsorption process was spontaneous at 25–45 </w:instrText>
            </w:r>
            <w:r w:rsidR="003F293A">
              <w:rPr>
                <w:rFonts w:ascii="Cambria Math" w:hAnsi="Cambria Math" w:cs="Cambria Math"/>
              </w:rPr>
              <w:instrText>℃</w:instrText>
            </w:r>
            <w:r w:rsidR="003F293A">
              <w:instrText xml:space="preserve">. FT-IR and XPS analysis showed that sulfhydryl, </w:instrText>
            </w:r>
            <w:r w:rsidR="003F293A">
              <w:rPr>
                <w:rFonts w:cs="Arial"/>
              </w:rPr>
              <w:instrText>–</w:instrText>
            </w:r>
            <w:r w:rsidR="003F293A">
              <w:instrText>OH, Al-O and Si-O played an important role in the adsorption process of uranium (VI) ions by MZ-SH. It indicates that the uranium(VI) ions prefer binding with –OH and sulfhydryl groups and there is also showing ion exchange between uranium(VI) ions and Al-O and Si-O groups.","author":[{"dropping-particle":"","family":"Ai","given":"Yong","non-dropping-particle":"","parse-names":false,"suffix":""},{"dropping-particle":"","family":"Yin","given":"Na","non-dropping-particle":"","parse-names":false,"suffix":""},{"dropping-particle":"","family":"Ouyang","given":"Yanquan","non-dropping-particle":"","parse-names":false,"suffix":""},{"dropping-particle":"","family":"Xu","given":"Yuanxin","non-dropping-particle":"","parse-names":false,"suffix":""},{"dropping-particle":"","family":"Yang","given":"Pengfei","non-dropping-particle":"","parse-names":false,"suffix":""}],"container-title":"Applied Surface Science","id":"ITEM-1","issue":"September 2021","issued":{"date-parts":[["2022"]]},"page":"151241","publisher":"Elsevier B.V.","title":"Waste non-burn-free brick derived sulfhydryl functioned magnetic zeolites and their efficient removal of uranium(VI) ions","type":"article-journal","volume":"571"},"uris":["http://www.mendeley.com/documents/?uuid=0f7d7020-30d1-421e-9e2c-3e9eb5bffd80"]}],"mendeley":{"formattedCitation":"(Ai et al., 2022)","plainTextFormattedCitation":"(Ai et al., 2022)","previouslyFormattedCitation":"[37]"},"properties":{"noteIndex":0},"schema":"https://github.com/citation-style-language/schema/raw/master/csl-citation.json"}</w:instrText>
            </w:r>
            <w:r w:rsidRPr="00C17BFD">
              <w:fldChar w:fldCharType="separate"/>
            </w:r>
            <w:r w:rsidR="003F293A" w:rsidRPr="003F293A">
              <w:rPr>
                <w:noProof/>
              </w:rPr>
              <w:t>(Ai et al., 2022)</w:t>
            </w:r>
            <w:r w:rsidRPr="00C17BFD">
              <w:fldChar w:fldCharType="end"/>
            </w:r>
          </w:p>
        </w:tc>
      </w:tr>
      <w:tr w:rsidR="003F293A" w:rsidRPr="00C17BFD" w14:paraId="33641C1F" w14:textId="77777777" w:rsidTr="003F293A">
        <w:tc>
          <w:tcPr>
            <w:tcW w:w="987" w:type="pct"/>
            <w:tcBorders>
              <w:top w:val="single" w:sz="4" w:space="0" w:color="00B050"/>
              <w:left w:val="nil"/>
              <w:bottom w:val="single" w:sz="4" w:space="0" w:color="00B050"/>
            </w:tcBorders>
            <w:vAlign w:val="center"/>
          </w:tcPr>
          <w:p w14:paraId="35A11B1A" w14:textId="77777777" w:rsidR="00C17BFD" w:rsidRPr="00C17BFD" w:rsidRDefault="00C17BFD" w:rsidP="003F293A">
            <w:pPr>
              <w:pStyle w:val="CETBodytext"/>
              <w:jc w:val="center"/>
            </w:pPr>
            <w:r w:rsidRPr="00C17BFD">
              <w:t>Waste Liquor</w:t>
            </w:r>
          </w:p>
        </w:tc>
        <w:tc>
          <w:tcPr>
            <w:tcW w:w="471" w:type="pct"/>
            <w:tcBorders>
              <w:top w:val="single" w:sz="4" w:space="0" w:color="00B050"/>
              <w:bottom w:val="single" w:sz="4" w:space="0" w:color="00B050"/>
            </w:tcBorders>
            <w:vAlign w:val="center"/>
          </w:tcPr>
          <w:p w14:paraId="009984EC" w14:textId="77777777" w:rsidR="00C17BFD" w:rsidRPr="00C17BFD" w:rsidRDefault="00C17BFD" w:rsidP="003F293A">
            <w:pPr>
              <w:pStyle w:val="CETBodytext"/>
              <w:jc w:val="center"/>
            </w:pPr>
            <w:r w:rsidRPr="00C17BFD">
              <w:t>Si &amp; Al</w:t>
            </w:r>
          </w:p>
        </w:tc>
        <w:tc>
          <w:tcPr>
            <w:tcW w:w="731" w:type="pct"/>
            <w:tcBorders>
              <w:top w:val="single" w:sz="4" w:space="0" w:color="00B050"/>
              <w:bottom w:val="single" w:sz="4" w:space="0" w:color="00B050"/>
            </w:tcBorders>
            <w:vAlign w:val="center"/>
          </w:tcPr>
          <w:p w14:paraId="1C8D085C" w14:textId="77777777" w:rsidR="00C17BFD" w:rsidRPr="00C17BFD" w:rsidRDefault="00C17BFD" w:rsidP="003F293A">
            <w:pPr>
              <w:pStyle w:val="CETBodytext"/>
              <w:jc w:val="center"/>
            </w:pPr>
            <w:r w:rsidRPr="00C17BFD">
              <w:t>ZSM</w:t>
            </w:r>
          </w:p>
        </w:tc>
        <w:tc>
          <w:tcPr>
            <w:tcW w:w="728" w:type="pct"/>
            <w:tcBorders>
              <w:top w:val="single" w:sz="4" w:space="0" w:color="00B050"/>
              <w:bottom w:val="single" w:sz="4" w:space="0" w:color="00B050"/>
            </w:tcBorders>
            <w:vAlign w:val="center"/>
          </w:tcPr>
          <w:p w14:paraId="698674DB" w14:textId="77777777" w:rsidR="00C17BFD" w:rsidRPr="00C17BFD" w:rsidRDefault="00C17BFD" w:rsidP="003F293A">
            <w:pPr>
              <w:pStyle w:val="CETBodytext"/>
              <w:jc w:val="center"/>
            </w:pPr>
            <w:r w:rsidRPr="00C17BFD">
              <w:t>(HM)</w:t>
            </w:r>
          </w:p>
          <w:p w14:paraId="663DED2E" w14:textId="174312B1" w:rsidR="00C17BFD" w:rsidRPr="00C17BFD" w:rsidRDefault="00C17BFD" w:rsidP="003F293A">
            <w:pPr>
              <w:pStyle w:val="CETBodytext"/>
              <w:jc w:val="center"/>
            </w:pPr>
            <m:oMathPara>
              <m:oMath>
                <m:r>
                  <w:rPr>
                    <w:rFonts w:ascii="Cambria Math" w:hAnsi="Cambria Math"/>
                  </w:rPr>
                  <m:t>T=140°C</m:t>
                </m:r>
              </m:oMath>
            </m:oMathPara>
          </w:p>
          <w:p w14:paraId="70C0EA5B" w14:textId="6FFAB7B8" w:rsidR="00C17BFD" w:rsidRPr="00C17BFD" w:rsidRDefault="00C340EE" w:rsidP="003F293A">
            <w:pPr>
              <w:pStyle w:val="CETBodytext"/>
              <w:jc w:val="center"/>
            </w:pPr>
            <m:oMathPara>
              <m:oMath>
                <m:d>
                  <m:dPr>
                    <m:begChr m:val="["/>
                    <m:endChr m:val="]"/>
                    <m:ctrlPr>
                      <w:rPr>
                        <w:rFonts w:ascii="Cambria Math" w:hAnsi="Cambria Math"/>
                        <w:i/>
                      </w:rPr>
                    </m:ctrlPr>
                  </m:dPr>
                  <m:e>
                    <m:r>
                      <w:rPr>
                        <w:rFonts w:ascii="Cambria Math" w:hAnsi="Cambria Math"/>
                      </w:rPr>
                      <m:t>3;10</m:t>
                    </m:r>
                  </m:e>
                </m:d>
                <m:r>
                  <w:rPr>
                    <w:rFonts w:ascii="Cambria Math" w:hAnsi="Cambria Math"/>
                  </w:rPr>
                  <m:t xml:space="preserve"> d</m:t>
                </m:r>
              </m:oMath>
            </m:oMathPara>
          </w:p>
        </w:tc>
        <w:tc>
          <w:tcPr>
            <w:tcW w:w="510" w:type="pct"/>
            <w:tcBorders>
              <w:top w:val="single" w:sz="4" w:space="0" w:color="00B050"/>
              <w:bottom w:val="single" w:sz="4" w:space="0" w:color="00B050"/>
            </w:tcBorders>
            <w:vAlign w:val="center"/>
          </w:tcPr>
          <w:p w14:paraId="33EB8D6F" w14:textId="77777777" w:rsidR="00C17BFD" w:rsidRPr="00C17BFD" w:rsidRDefault="00C17BFD" w:rsidP="003F293A">
            <w:pPr>
              <w:pStyle w:val="CETBodytext"/>
              <w:jc w:val="center"/>
            </w:pPr>
            <w:r w:rsidRPr="00C17BFD">
              <w:t>(1)</w:t>
            </w:r>
          </w:p>
        </w:tc>
        <w:tc>
          <w:tcPr>
            <w:tcW w:w="1573" w:type="pct"/>
            <w:tcBorders>
              <w:top w:val="single" w:sz="4" w:space="0" w:color="00B050"/>
              <w:bottom w:val="single" w:sz="4" w:space="0" w:color="00B050"/>
              <w:right w:val="nil"/>
            </w:tcBorders>
            <w:vAlign w:val="center"/>
          </w:tcPr>
          <w:p w14:paraId="6E9DB636" w14:textId="0C7B38D3" w:rsidR="00C17BFD" w:rsidRPr="00C17BFD" w:rsidRDefault="00C17BFD" w:rsidP="003F293A">
            <w:pPr>
              <w:pStyle w:val="CETBodytext"/>
              <w:jc w:val="center"/>
            </w:pPr>
            <w:r w:rsidRPr="00C17BFD">
              <w:fldChar w:fldCharType="begin" w:fldLock="1"/>
            </w:r>
            <w:r w:rsidR="003F293A">
              <w:instrText>ADDIN CSL_CITATION {"citationItems":[{"id":"ITEM-1","itemData":{"DOI":"10.1016/j.matchemphys.2018.10.069","ISSN":"02540584","abstract":"Waste liquor generated in the synthesis of zeolite usually contains water as well as alkali and residual silicon-aluminum species. It will not only bring an environmental pollution but also cause wasting of resources if being directly emitted. A friendly and low-cost synthesis route was developed for preparing hierarchical ZSM-12 by using waste liquor of mordenite zeolite as partial nutrients. Where, primary or/and secondary-structure units in the waste liquor triggered an explosive nucleation rate. Nano-sized zeolite crystals were therefore created during the initial stage, and subsequently loosely aggregated into hierarchically bulky materials by self-assembly. The as-synthesized samples were characterized by XRD, FT-IR, SEM, TEM and N2 adsorption/desorption techniques. The as-synthesized materials were also investigated on an IGA apparatus using n-octane as a probe molecule so as to reveal the effect of the size of the primary crystals in the aggregates on the diffusion properties of the loosely aggregating hierarchical ZSM-12.","author":[{"dropping-particle":"","family":"Ning","given":"Weiwei","non-dropping-particle":"","parse-names":false,"suffix":""},{"dropping-particle":"","family":"Yang","given":"Xiaona","non-dropping-particle":"","parse-names":false,"suffix":""},{"dropping-particle":"","family":"Zheng","given":"Jiajun","non-dropping-particle":"","parse-names":false,"suffix":""},{"dropping-particle":"","family":"Sun","given":"Xiaobo","non-dropping-particle":"","parse-names":false,"suffix":""},{"dropping-particle":"","family":"Pan","given":"Meng","non-dropping-particle":"","parse-names":false,"suffix":""},{"dropping-particle":"","family":"Li","given":"Ruifeng","non-dropping-particle":"","parse-names":false,"suffix":""}],"container-title":"Materials Chemistry and Physics","id":"ITEM-1","issue":"April 2018","issued":{"date-parts":[["2019"]]},"page":"299-305","publisher":"Elsevier","title":"An environmentally friendly route to prepare hierarchical ZSM-12 using waste liquor as partial nutrients","type":"article-journal","volume":"223"},"uris":["http://www.mendeley.com/documents/?uuid=c902093b-5562-49a9-9c7f-c28be97d8453"]}],"mendeley":{"formattedCitation":"(Ning et al., 2019)","plainTextFormattedCitation":"(Ning et al., 2019)","previouslyFormattedCitation":"[38]"},"properties":{"noteIndex":0},"schema":"https://github.com/citation-style-language/schema/raw/master/csl-citation.json"}</w:instrText>
            </w:r>
            <w:r w:rsidRPr="00C17BFD">
              <w:fldChar w:fldCharType="separate"/>
            </w:r>
            <w:r w:rsidR="003F293A" w:rsidRPr="003F293A">
              <w:rPr>
                <w:noProof/>
              </w:rPr>
              <w:t>(Ning et al., 2019)</w:t>
            </w:r>
            <w:r w:rsidRPr="00C17BFD">
              <w:fldChar w:fldCharType="end"/>
            </w:r>
          </w:p>
        </w:tc>
      </w:tr>
      <w:tr w:rsidR="003F293A" w:rsidRPr="00C17BFD" w14:paraId="76C3B528" w14:textId="77777777" w:rsidTr="003F293A">
        <w:tc>
          <w:tcPr>
            <w:tcW w:w="987" w:type="pct"/>
            <w:tcBorders>
              <w:top w:val="single" w:sz="4" w:space="0" w:color="00B050"/>
              <w:left w:val="nil"/>
              <w:bottom w:val="single" w:sz="4" w:space="0" w:color="00B050"/>
            </w:tcBorders>
            <w:vAlign w:val="center"/>
          </w:tcPr>
          <w:p w14:paraId="22979752" w14:textId="77777777" w:rsidR="00C17BFD" w:rsidRPr="00C17BFD" w:rsidRDefault="00C17BFD" w:rsidP="003F293A">
            <w:pPr>
              <w:pStyle w:val="CETBodytext"/>
              <w:jc w:val="center"/>
              <w:rPr>
                <w:b/>
                <w:lang w:val="en-GB"/>
              </w:rPr>
            </w:pPr>
            <w:r w:rsidRPr="00C17BFD">
              <w:rPr>
                <w:b/>
                <w:lang w:val="en-GB"/>
              </w:rPr>
              <w:t>Reviews</w:t>
            </w:r>
          </w:p>
        </w:tc>
        <w:tc>
          <w:tcPr>
            <w:tcW w:w="471" w:type="pct"/>
            <w:tcBorders>
              <w:top w:val="single" w:sz="4" w:space="0" w:color="00B050"/>
              <w:bottom w:val="single" w:sz="4" w:space="0" w:color="00B050"/>
            </w:tcBorders>
            <w:vAlign w:val="center"/>
          </w:tcPr>
          <w:p w14:paraId="2C94F843" w14:textId="77777777" w:rsidR="00C17BFD" w:rsidRPr="00C17BFD" w:rsidRDefault="00C17BFD" w:rsidP="003F293A">
            <w:pPr>
              <w:pStyle w:val="CETBodytext"/>
              <w:jc w:val="center"/>
            </w:pPr>
          </w:p>
        </w:tc>
        <w:tc>
          <w:tcPr>
            <w:tcW w:w="731" w:type="pct"/>
            <w:tcBorders>
              <w:top w:val="single" w:sz="4" w:space="0" w:color="00B050"/>
              <w:bottom w:val="single" w:sz="4" w:space="0" w:color="00B050"/>
            </w:tcBorders>
            <w:vAlign w:val="center"/>
          </w:tcPr>
          <w:p w14:paraId="6A04E327" w14:textId="77777777" w:rsidR="00C17BFD" w:rsidRPr="00C17BFD" w:rsidRDefault="00C17BFD" w:rsidP="003F293A">
            <w:pPr>
              <w:pStyle w:val="CETBodytext"/>
              <w:jc w:val="center"/>
            </w:pPr>
          </w:p>
        </w:tc>
        <w:tc>
          <w:tcPr>
            <w:tcW w:w="728" w:type="pct"/>
            <w:tcBorders>
              <w:top w:val="single" w:sz="4" w:space="0" w:color="00B050"/>
              <w:bottom w:val="single" w:sz="4" w:space="0" w:color="00B050"/>
            </w:tcBorders>
            <w:vAlign w:val="center"/>
          </w:tcPr>
          <w:p w14:paraId="588B2D94" w14:textId="77777777" w:rsidR="00C17BFD" w:rsidRPr="00C17BFD" w:rsidRDefault="00C17BFD" w:rsidP="003F293A">
            <w:pPr>
              <w:pStyle w:val="CETBodytext"/>
              <w:jc w:val="center"/>
            </w:pPr>
          </w:p>
        </w:tc>
        <w:tc>
          <w:tcPr>
            <w:tcW w:w="510" w:type="pct"/>
            <w:tcBorders>
              <w:top w:val="single" w:sz="4" w:space="0" w:color="00B050"/>
              <w:bottom w:val="single" w:sz="4" w:space="0" w:color="00B050"/>
            </w:tcBorders>
            <w:vAlign w:val="center"/>
          </w:tcPr>
          <w:p w14:paraId="6E605B82" w14:textId="77777777" w:rsidR="00C17BFD" w:rsidRPr="00C17BFD" w:rsidRDefault="00C17BFD" w:rsidP="003F293A">
            <w:pPr>
              <w:pStyle w:val="CETBodytext"/>
              <w:jc w:val="center"/>
            </w:pPr>
            <w:r w:rsidRPr="00C17BFD">
              <w:t>(2)</w:t>
            </w:r>
          </w:p>
        </w:tc>
        <w:tc>
          <w:tcPr>
            <w:tcW w:w="1573" w:type="pct"/>
            <w:tcBorders>
              <w:top w:val="single" w:sz="4" w:space="0" w:color="00B050"/>
              <w:bottom w:val="single" w:sz="4" w:space="0" w:color="00B050"/>
              <w:right w:val="nil"/>
            </w:tcBorders>
            <w:vAlign w:val="center"/>
          </w:tcPr>
          <w:p w14:paraId="01A374C7" w14:textId="34BB1029" w:rsidR="00C17BFD" w:rsidRPr="00C17BFD" w:rsidRDefault="00C17BFD" w:rsidP="003F293A">
            <w:pPr>
              <w:pStyle w:val="CETBodytext"/>
              <w:jc w:val="center"/>
            </w:pPr>
            <w:r w:rsidRPr="00C17BFD">
              <w:rPr>
                <w:lang w:val="en-GB"/>
              </w:rPr>
              <w:fldChar w:fldCharType="begin" w:fldLock="1"/>
            </w:r>
            <w:r w:rsidR="003F293A">
              <w:rPr>
                <w:lang w:val="en-GB"/>
              </w:rPr>
              <w:instrText>ADDIN CSL_CITATION {"citationItems":[{"id":"ITEM-1","itemData":{"DOI":"10.1016/j.envadv.2020.100019","ISSN":"26667657","abstract":"Zeolites with the three-dimensional structures occur naturally or can be synthesized in the laboratory. Zeolites have versatile applications such as environmental remediation, catalytic activity, biotechnological application, gas sensing and medicinal applications. Although, naturally occurring zeolites are readily available, nowadays, more emphasis is given on the synthesis of the zeolites due to their easy synthesis in the pure form, better ion exchange capabilities and uniform in size. Recently, much attention has also been paid on how zeolite is being synthesized from low-cost material (e.g., rice husk), particularly, by resolving the major environmental issues. Hence, the main purpose of this review is to make an effective resolution of zeolite synthesis methods together with potential applications in environmental engineering. Among different synthesis methods, hydrothermal method is commonly found to be used widely in the synthesis of various zeolites from inexpensive raw materials such as fly ash, rice husk ash, blast furnace slag, municipal solid waste, paper sludge, lithium slag and kaolin. Besides, future expectation in the field of synthetic zeolites research is also included.","author":[{"dropping-particle":"","family":"Khaleque","given":"Abdul","non-dropping-particle":"","parse-names":false,"suffix":""},{"dropping-particle":"","family":"Alam","given":"Md Masruck","non-dropping-particle":"","parse-names":false,"suffix":""},{"dropping-particle":"","family":"Hoque","given":"Mozammel","non-dropping-particle":"","parse-names":false,"suffix":""},{"dropping-particle":"","family":"Mondal","given":"Shuvodip","non-dropping-particle":"","parse-names":false,"suffix":""},{"dropping-particle":"Bin","family":"Haider","given":"Jahid","non-dropping-particle":"","parse-names":false,"suffix":""},{"dropping-particle":"","family":"Xu","given":"Bentuo","non-dropping-particle":"","parse-names":false,"suffix":""},{"dropping-particle":"","family":"Johir","given":"M. A.H.","non-dropping-particle":"","parse-names":false,"suffix":""},{"dropping-particle":"","family":"Karmakar","given":"Aneek Krishna","non-dropping-particle":"","parse-names":false,"suffix":""},{"dropping-particle":"","family":"Zhou","given":"J. L.","non-dropping-particle":"","parse-names":false,"suffix":""},{"dropping-particle":"","family":"Ahmed","given":"Mohammad Boshir","non-dropping-particle":"","parse-names":false,"suffix":""},{"dropping-particle":"","family":"Moni","given":"Mohammad Ali","non-dropping-particle":"","parse-names":false,"suffix":""}],"container-title":"Environmental Advances","id":"ITEM-1","issue":"August","issued":{"date-parts":[["2020"]]},"publisher":"Elsevier Ltd","title":"Zeolite synthesis from low-cost materials and environmental applications: A review","type":"article-journal","volume":"2"},"uris":["http://www.mendeley.com/documents/?uuid=68f3cf3e-d407-4495-a297-aa36dcbd5535"]}],"mendeley":{"formattedCitation":"(Khaleque et al., 2020)","plainTextFormattedCitation":"(Khaleque et al., 2020)","previouslyFormattedCitation":"[1]"},"properties":{"noteIndex":0},"schema":"https://github.com/citation-style-language/schema/raw/master/csl-citation.json"}</w:instrText>
            </w:r>
            <w:r w:rsidRPr="00C17BFD">
              <w:rPr>
                <w:lang w:val="en-GB"/>
              </w:rPr>
              <w:fldChar w:fldCharType="separate"/>
            </w:r>
            <w:r w:rsidR="003F293A" w:rsidRPr="003F293A">
              <w:rPr>
                <w:noProof/>
              </w:rPr>
              <w:t>(Khaleque et al., 2020)</w:t>
            </w:r>
            <w:r w:rsidRPr="00C17BFD">
              <w:fldChar w:fldCharType="end"/>
            </w:r>
            <w:r w:rsidRPr="00C17BFD">
              <w:t xml:space="preserve"> </w:t>
            </w:r>
            <w:r w:rsidRPr="00C17BFD">
              <w:fldChar w:fldCharType="begin" w:fldLock="1"/>
            </w:r>
            <w:r w:rsidR="003F293A">
              <w:instrText>ADDIN CSL_CITATION {"citationItems":[{"id":"ITEM-1","itemData":{"DOI":"10.1039/d0ra09434j","ISSN":"20462069","abstract":"Among the many industrially important zeolites, mordenite is found to be interesting because of its unique and exceptional physical and chemical properties. Mordenite (high silica zeolite) is generally prepared by the hydrothermal method using TEA+cations. TEA+cations are the best templating agent, though they can create a number of issues, for instance, generating poison and high manufacturing cost, wastewater contamination, and environmental pollution. Hence, it is necessary to find a mordenite synthesis method without using an organic template or low-cost template. In this review, a number of unique sources were used in the preparation of mordenite zeolite, for instance, silica sources (rice husk ash, silica gel, silica fumes), alumina sources (metakaolin, faujasite zeolite) and sources containing both silica and alumina (waste coal fly ash). These synthesis approaches are also based on the absence of a template or low-cost mixed organic templates (for instance, glycerol (GL), ethylene glycol (EG), and polyethylene glycol 200 (PEG)) or pyrrolidine-based mesoporogen (N-cetyl-N-methylpyrrolidinium) modifying the mordenite framework which can create unique properties. The framework properties and optical properties (indium-exchanged mordenite zeolite) have been discussed. Mordenite is generally used in alkylation, dewaxing, reforming, hydrocracking, catalysis, separation, and purification reactions because of its large pore size, strong acidity, and high thermal and chemical stability, although the applications are not limited for mordenite zeolite. Recently, several applications such as electrochemical detection, isomerization, carbonylation, hydrodeoxygenation, adsorption, biomass conversion, biological applications (antibacterial activity), photocatalysis, fuel cells and polymerization reactions using mordenite zeolite were explored which have been described in detail in this review.","author":[{"dropping-particle":"","family":"Narayanan","given":"S.","non-dropping-particle":"","parse-names":false,"suffix":""},{"dropping-particle":"","family":"Tamizhdurai","given":"P.","non-dropping-particle":"","parse-names":false,"suffix":""},{"dropping-particle":"","family":"Mangesh","given":"V. L.","non-dropping-particle":"","parse-names":false,"suffix":""},{"dropping-particle":"","family":"Ragupathi","given":"C.","non-dropping-particle":"","parse-names":false,"suffix":""},{"dropping-particle":"","family":"Santhana krishnan","given":"P.","non-dropping-particle":"","parse-names":false,"suffix":""},{"dropping-particle":"","family":"Ramesh","given":"A.","non-dropping-particle":"","parse-names":false,"suffix":""}],"container-title":"RSC Advances","id":"ITEM-1","issue":"1","issued":{"date-parts":[["2020"]]},"page":"250-267","publisher":"Royal Society of Chemistry","title":"Recent advances in the synthesis and applications of mordenite zeolite - review","type":"article-journal","volume":"11"},"uris":["http://www.mendeley.com/documents/?uuid=b9d5b9c9-a695-405a-a6bd-9c6a62ef54c1"]}],"mendeley":{"formattedCitation":"(Narayanan et al., 2020)","plainTextFormattedCitation":"(Narayanan et al., 2020)","previouslyFormattedCitation":"[39]"},"properties":{"noteIndex":0},"schema":"https://github.com/citation-style-language/schema/raw/master/csl-citation.json"}</w:instrText>
            </w:r>
            <w:r w:rsidRPr="00C17BFD">
              <w:fldChar w:fldCharType="separate"/>
            </w:r>
            <w:r w:rsidR="003F293A" w:rsidRPr="003F293A">
              <w:rPr>
                <w:noProof/>
              </w:rPr>
              <w:t>(Narayanan et al., 2020)</w:t>
            </w:r>
            <w:r w:rsidRPr="00C17BFD">
              <w:fldChar w:fldCharType="end"/>
            </w:r>
          </w:p>
        </w:tc>
      </w:tr>
      <w:tr w:rsidR="003F293A" w:rsidRPr="00C17BFD" w14:paraId="07B3D179" w14:textId="77777777" w:rsidTr="003F293A">
        <w:tc>
          <w:tcPr>
            <w:tcW w:w="987" w:type="pct"/>
            <w:tcBorders>
              <w:top w:val="single" w:sz="4" w:space="0" w:color="00B050"/>
              <w:left w:val="nil"/>
              <w:bottom w:val="single" w:sz="12" w:space="0" w:color="00B050"/>
              <w:right w:val="nil"/>
            </w:tcBorders>
            <w:vAlign w:val="center"/>
          </w:tcPr>
          <w:p w14:paraId="4D09A895" w14:textId="77777777" w:rsidR="00C17BFD" w:rsidRPr="00C17BFD" w:rsidRDefault="00C17BFD" w:rsidP="003F293A">
            <w:pPr>
              <w:pStyle w:val="CETBodytext"/>
              <w:jc w:val="center"/>
              <w:rPr>
                <w:b/>
              </w:rPr>
            </w:pPr>
            <w:r w:rsidRPr="00C17BFD">
              <w:rPr>
                <w:b/>
              </w:rPr>
              <w:t>TOT</w:t>
            </w:r>
          </w:p>
        </w:tc>
        <w:tc>
          <w:tcPr>
            <w:tcW w:w="471" w:type="pct"/>
            <w:tcBorders>
              <w:top w:val="single" w:sz="4" w:space="0" w:color="00B050"/>
              <w:left w:val="nil"/>
              <w:bottom w:val="single" w:sz="12" w:space="0" w:color="00B050"/>
              <w:right w:val="nil"/>
            </w:tcBorders>
            <w:vAlign w:val="center"/>
          </w:tcPr>
          <w:p w14:paraId="06953479" w14:textId="77777777" w:rsidR="00C17BFD" w:rsidRPr="00C17BFD" w:rsidRDefault="00C17BFD" w:rsidP="003F293A">
            <w:pPr>
              <w:pStyle w:val="CETBodytext"/>
              <w:jc w:val="center"/>
            </w:pPr>
          </w:p>
        </w:tc>
        <w:tc>
          <w:tcPr>
            <w:tcW w:w="731" w:type="pct"/>
            <w:tcBorders>
              <w:top w:val="single" w:sz="4" w:space="0" w:color="00B050"/>
              <w:left w:val="nil"/>
              <w:bottom w:val="single" w:sz="12" w:space="0" w:color="00B050"/>
            </w:tcBorders>
            <w:vAlign w:val="center"/>
          </w:tcPr>
          <w:p w14:paraId="250ABF5B" w14:textId="77777777" w:rsidR="00C17BFD" w:rsidRPr="00C17BFD" w:rsidRDefault="00C17BFD" w:rsidP="003F293A">
            <w:pPr>
              <w:pStyle w:val="CETBodytext"/>
              <w:jc w:val="center"/>
            </w:pPr>
          </w:p>
        </w:tc>
        <w:tc>
          <w:tcPr>
            <w:tcW w:w="728" w:type="pct"/>
            <w:tcBorders>
              <w:top w:val="single" w:sz="4" w:space="0" w:color="00B050"/>
              <w:bottom w:val="single" w:sz="12" w:space="0" w:color="00B050"/>
            </w:tcBorders>
            <w:vAlign w:val="center"/>
          </w:tcPr>
          <w:p w14:paraId="285BBEC8" w14:textId="77777777" w:rsidR="00C17BFD" w:rsidRPr="00C17BFD" w:rsidRDefault="00C17BFD" w:rsidP="003F293A">
            <w:pPr>
              <w:pStyle w:val="CETBodytext"/>
              <w:jc w:val="center"/>
            </w:pPr>
          </w:p>
        </w:tc>
        <w:tc>
          <w:tcPr>
            <w:tcW w:w="510" w:type="pct"/>
            <w:tcBorders>
              <w:top w:val="single" w:sz="4" w:space="0" w:color="00B050"/>
              <w:bottom w:val="single" w:sz="12" w:space="0" w:color="00B050"/>
            </w:tcBorders>
            <w:vAlign w:val="center"/>
          </w:tcPr>
          <w:p w14:paraId="62B2C563" w14:textId="77777777" w:rsidR="00C17BFD" w:rsidRPr="00C17BFD" w:rsidRDefault="00C17BFD" w:rsidP="003F293A">
            <w:pPr>
              <w:pStyle w:val="CETBodytext"/>
              <w:jc w:val="center"/>
            </w:pPr>
            <w:r w:rsidRPr="00C17BFD">
              <w:t>(30)</w:t>
            </w:r>
          </w:p>
        </w:tc>
        <w:tc>
          <w:tcPr>
            <w:tcW w:w="1573" w:type="pct"/>
            <w:tcBorders>
              <w:top w:val="single" w:sz="4" w:space="0" w:color="00B050"/>
              <w:bottom w:val="single" w:sz="12" w:space="0" w:color="00B050"/>
              <w:right w:val="nil"/>
            </w:tcBorders>
            <w:vAlign w:val="center"/>
          </w:tcPr>
          <w:p w14:paraId="7F4B52C8" w14:textId="77777777" w:rsidR="00C17BFD" w:rsidRPr="00C17BFD" w:rsidRDefault="00C17BFD" w:rsidP="003F293A">
            <w:pPr>
              <w:pStyle w:val="CETBodytext"/>
              <w:jc w:val="center"/>
            </w:pPr>
          </w:p>
        </w:tc>
      </w:tr>
    </w:tbl>
    <w:p w14:paraId="1BABE9FB" w14:textId="2264E25C" w:rsidR="00156E29" w:rsidRDefault="00156E29" w:rsidP="00156E29">
      <w:pPr>
        <w:pStyle w:val="CETHeading1"/>
      </w:pPr>
      <w:r>
        <w:lastRenderedPageBreak/>
        <w:t>Conclusions</w:t>
      </w:r>
    </w:p>
    <w:p w14:paraId="51DB85B2" w14:textId="1BA838A5" w:rsidR="007E1200" w:rsidRDefault="00F220E0" w:rsidP="0073450F">
      <w:pPr>
        <w:pStyle w:val="CETBodytext"/>
      </w:pPr>
      <w:r w:rsidRPr="00F220E0">
        <w:t xml:space="preserve">In this work a systematic review was conducted to detect all the possible waste materials that could constitute a valid aluminum and silicon source for the synthesis of zeolites X to be applied in the medical field of oxygen concentrators. </w:t>
      </w:r>
      <w:r>
        <w:t xml:space="preserve">Among all the 13 waste materials </w:t>
      </w:r>
      <w:r w:rsidR="00D8596B">
        <w:t>revealed from the analysis</w:t>
      </w:r>
      <w:r>
        <w:t>, Coal Fly Ash was considered the best one</w:t>
      </w:r>
      <w:r w:rsidR="0073450F">
        <w:t xml:space="preserve"> for the African scenario due to the following reason</w:t>
      </w:r>
      <w:r w:rsidR="00D8596B">
        <w:t>s</w:t>
      </w:r>
      <w:r>
        <w:t xml:space="preserve">: CFA already contains both Si and Al for zeolite synthesis; </w:t>
      </w:r>
      <w:r w:rsidR="001D4E5C">
        <w:t>s</w:t>
      </w:r>
      <w:r w:rsidR="00DA30BC">
        <w:t xml:space="preserve">ynthesis of zeolites from CFA is the most investigated (and hence well-known) </w:t>
      </w:r>
      <w:r w:rsidR="001D4E5C">
        <w:t xml:space="preserve">procedure; </w:t>
      </w:r>
      <w:r>
        <w:t xml:space="preserve">in line with the growing African energy demand, an increase of CFA production </w:t>
      </w:r>
      <w:r w:rsidR="0073450F">
        <w:t>is expected to reach an amount of</w:t>
      </w:r>
      <w:r>
        <w:t xml:space="preserve"> </w:t>
      </w:r>
      <w:r w:rsidR="0073450F" w:rsidRPr="003E3DA1">
        <w:rPr>
          <w:lang w:val="en-GB"/>
        </w:rPr>
        <w:t>12 Mtons/y</w:t>
      </w:r>
      <w:r w:rsidR="0073450F">
        <w:rPr>
          <w:lang w:val="en-GB"/>
        </w:rPr>
        <w:t xml:space="preserve"> by 2030.</w:t>
      </w:r>
    </w:p>
    <w:p w14:paraId="0A82B708" w14:textId="3955C371" w:rsidR="00EB41B2" w:rsidRPr="00112031" w:rsidRDefault="00600535" w:rsidP="000E2C20">
      <w:pPr>
        <w:pStyle w:val="CETReference"/>
        <w:rPr>
          <w:lang w:val="en-US"/>
        </w:rPr>
      </w:pPr>
      <w:r w:rsidRPr="00112031">
        <w:rPr>
          <w:lang w:val="en-US"/>
        </w:rPr>
        <w:t>References</w:t>
      </w:r>
    </w:p>
    <w:p w14:paraId="7EB319F0" w14:textId="62602193" w:rsidR="003F293A" w:rsidRPr="003F293A" w:rsidRDefault="00EB41B2" w:rsidP="003F293A">
      <w:pPr>
        <w:widowControl w:val="0"/>
        <w:autoSpaceDE w:val="0"/>
        <w:autoSpaceDN w:val="0"/>
        <w:adjustRightInd w:val="0"/>
        <w:spacing w:line="240" w:lineRule="auto"/>
        <w:ind w:left="480" w:hanging="480"/>
        <w:rPr>
          <w:rFonts w:cs="Arial"/>
          <w:noProof/>
          <w:szCs w:val="24"/>
        </w:rPr>
      </w:pPr>
      <w:r>
        <w:rPr>
          <w:b/>
          <w:highlight w:val="yellow"/>
        </w:rPr>
        <w:fldChar w:fldCharType="begin" w:fldLock="1"/>
      </w:r>
      <w:r w:rsidRPr="00112031">
        <w:rPr>
          <w:b/>
          <w:highlight w:val="yellow"/>
          <w:lang w:val="en-US"/>
        </w:rPr>
        <w:instrText xml:space="preserve">ADDIN Mendeley Bibliography CSL_BIBLIOGRAPHY </w:instrText>
      </w:r>
      <w:r>
        <w:rPr>
          <w:b/>
          <w:highlight w:val="yellow"/>
        </w:rPr>
        <w:fldChar w:fldCharType="separate"/>
      </w:r>
      <w:r w:rsidR="003F293A" w:rsidRPr="003F293A">
        <w:rPr>
          <w:rFonts w:cs="Arial"/>
          <w:noProof/>
          <w:szCs w:val="24"/>
        </w:rPr>
        <w:t>Abdelrahman, E.A., 2018. Synthesis of zeolite nanostructures from waste aluminum cans for efficient removal of malachite green dye from aqueous media. J. Mol. Liq. 253, 72–82. https://doi.org/10.1016/j.molliq.2018.01.038</w:t>
      </w:r>
    </w:p>
    <w:p w14:paraId="37F6F7AC" w14:textId="77777777" w:rsidR="003F293A" w:rsidRPr="003F293A" w:rsidRDefault="003F293A" w:rsidP="003F293A">
      <w:pPr>
        <w:widowControl w:val="0"/>
        <w:autoSpaceDE w:val="0"/>
        <w:autoSpaceDN w:val="0"/>
        <w:adjustRightInd w:val="0"/>
        <w:spacing w:line="240" w:lineRule="auto"/>
        <w:ind w:left="480" w:hanging="480"/>
        <w:rPr>
          <w:rFonts w:cs="Arial"/>
          <w:noProof/>
          <w:szCs w:val="24"/>
        </w:rPr>
      </w:pPr>
      <w:r w:rsidRPr="003F293A">
        <w:rPr>
          <w:rFonts w:cs="Arial"/>
          <w:noProof/>
          <w:szCs w:val="24"/>
        </w:rPr>
        <w:t>Abdelrahman, E.A., Abou El-Reash, Y.G., Youssef, H.M., Kotp, Y.H., Hegazey, R.M., 2021. Utilization of rice husk and waste aluminum cans for the synthesis of some nanosized zeolite, zeolite/zeolite, and geopolymer/zeolite products for the efficient removal of Co(II), Cu(II), and Zn(II) ions from aqueous media. J. Hazard. Mater. 401, 123813. https://doi.org/10.1016/j.jhazmat.2020.123813</w:t>
      </w:r>
    </w:p>
    <w:p w14:paraId="18885DE0" w14:textId="77777777" w:rsidR="003F293A" w:rsidRPr="003F293A" w:rsidRDefault="003F293A" w:rsidP="003F293A">
      <w:pPr>
        <w:widowControl w:val="0"/>
        <w:autoSpaceDE w:val="0"/>
        <w:autoSpaceDN w:val="0"/>
        <w:adjustRightInd w:val="0"/>
        <w:spacing w:line="240" w:lineRule="auto"/>
        <w:ind w:left="480" w:hanging="480"/>
        <w:rPr>
          <w:rFonts w:cs="Arial"/>
          <w:noProof/>
          <w:szCs w:val="24"/>
        </w:rPr>
      </w:pPr>
      <w:r w:rsidRPr="003F293A">
        <w:rPr>
          <w:rFonts w:cs="Arial"/>
          <w:noProof/>
          <w:szCs w:val="24"/>
        </w:rPr>
        <w:t>Ai, Y., Yin, N., Ouyang, Y., Xu, Y., Yang, P., 2022. Waste non-burn-free brick derived sulfhydryl functioned magnetic zeolites and their efficient removal of uranium(VI) ions. Appl. Surf. Sci. 571, 151241. https://doi.org/10.1016/j.apsusc.2021.151241</w:t>
      </w:r>
    </w:p>
    <w:p w14:paraId="42860C6D" w14:textId="77777777" w:rsidR="003F293A" w:rsidRPr="003F293A" w:rsidRDefault="003F293A" w:rsidP="003F293A">
      <w:pPr>
        <w:widowControl w:val="0"/>
        <w:autoSpaceDE w:val="0"/>
        <w:autoSpaceDN w:val="0"/>
        <w:adjustRightInd w:val="0"/>
        <w:spacing w:line="240" w:lineRule="auto"/>
        <w:ind w:left="480" w:hanging="480"/>
        <w:rPr>
          <w:rFonts w:cs="Arial"/>
          <w:noProof/>
          <w:szCs w:val="24"/>
        </w:rPr>
      </w:pPr>
      <w:r w:rsidRPr="003F293A">
        <w:rPr>
          <w:rFonts w:cs="Arial"/>
          <w:noProof/>
          <w:szCs w:val="24"/>
        </w:rPr>
        <w:t>Alova, G., Trotter, P.A., Money, A., 2021. A machine-learning approach to predicting Africa’s electricity mix based on planned power plants and their chances of success. Nat. Energy 6, 158–166. https://doi.org/10.1038/s41560-020-00755-9</w:t>
      </w:r>
    </w:p>
    <w:p w14:paraId="2B979853" w14:textId="77777777" w:rsidR="003F293A" w:rsidRPr="003F293A" w:rsidRDefault="003F293A" w:rsidP="003F293A">
      <w:pPr>
        <w:widowControl w:val="0"/>
        <w:autoSpaceDE w:val="0"/>
        <w:autoSpaceDN w:val="0"/>
        <w:adjustRightInd w:val="0"/>
        <w:spacing w:line="240" w:lineRule="auto"/>
        <w:ind w:left="480" w:hanging="480"/>
        <w:rPr>
          <w:rFonts w:cs="Arial"/>
          <w:noProof/>
          <w:szCs w:val="24"/>
        </w:rPr>
      </w:pPr>
      <w:r w:rsidRPr="003F293A">
        <w:rPr>
          <w:rFonts w:cs="Arial"/>
          <w:noProof/>
          <w:szCs w:val="24"/>
        </w:rPr>
        <w:t>Angaru, G.K.R., Choi, Y.L., Lingamdinne, L.P., Choi, J.S., Kim, D.S., Koduru, J.R., Yang, J.K., Chang, Y.Y., 2021. Facile synthesis of economical feasible fly ash–based zeolite–supported nano zerovalent iron and nickel bimetallic composite for the potential removal of heavy metals from industrial effluents. Chemosphere 267, 128889. https://doi.org/10.1016/j.chemosphere.2020.128889</w:t>
      </w:r>
    </w:p>
    <w:p w14:paraId="71BB831D" w14:textId="77777777" w:rsidR="003F293A" w:rsidRPr="003F293A" w:rsidRDefault="003F293A" w:rsidP="003F293A">
      <w:pPr>
        <w:widowControl w:val="0"/>
        <w:autoSpaceDE w:val="0"/>
        <w:autoSpaceDN w:val="0"/>
        <w:adjustRightInd w:val="0"/>
        <w:spacing w:line="240" w:lineRule="auto"/>
        <w:ind w:left="480" w:hanging="480"/>
        <w:rPr>
          <w:rFonts w:cs="Arial"/>
          <w:noProof/>
          <w:szCs w:val="24"/>
        </w:rPr>
      </w:pPr>
      <w:r w:rsidRPr="003F293A">
        <w:rPr>
          <w:rFonts w:cs="Arial"/>
          <w:noProof/>
          <w:szCs w:val="24"/>
        </w:rPr>
        <w:t>Bohra, S., Kundu, D., Naskar, M.K., 2014. One-pot synthesis of NaA and NaP zeolite powders using agro-waste material and other low cost organic-free precursors. Ceram. Int. 40, 1229–1234. https://doi.org/10.1016/j.ceramint.2013.06.001</w:t>
      </w:r>
    </w:p>
    <w:p w14:paraId="41A1DD01" w14:textId="77777777" w:rsidR="003F293A" w:rsidRPr="003F293A" w:rsidRDefault="003F293A" w:rsidP="003F293A">
      <w:pPr>
        <w:widowControl w:val="0"/>
        <w:autoSpaceDE w:val="0"/>
        <w:autoSpaceDN w:val="0"/>
        <w:adjustRightInd w:val="0"/>
        <w:spacing w:line="240" w:lineRule="auto"/>
        <w:ind w:left="480" w:hanging="480"/>
        <w:rPr>
          <w:rFonts w:cs="Arial"/>
          <w:noProof/>
          <w:szCs w:val="24"/>
        </w:rPr>
      </w:pPr>
      <w:r w:rsidRPr="003F293A">
        <w:rPr>
          <w:rFonts w:cs="Arial"/>
          <w:noProof/>
          <w:szCs w:val="24"/>
        </w:rPr>
        <w:t>Bohra, S., Kundu, D., Naskar, M.K., 2013. Synthesis of cashew nut-like zeolite NaP powders using agro-waste material as silica source. Mater. Lett. 106, 182–185. https://doi.org/10.1016/j.matlet.2013.04.080</w:t>
      </w:r>
    </w:p>
    <w:p w14:paraId="79A857BC" w14:textId="77777777" w:rsidR="003F293A" w:rsidRPr="003F293A" w:rsidRDefault="003F293A" w:rsidP="003F293A">
      <w:pPr>
        <w:widowControl w:val="0"/>
        <w:autoSpaceDE w:val="0"/>
        <w:autoSpaceDN w:val="0"/>
        <w:adjustRightInd w:val="0"/>
        <w:spacing w:line="240" w:lineRule="auto"/>
        <w:ind w:left="480" w:hanging="480"/>
        <w:rPr>
          <w:rFonts w:cs="Arial"/>
          <w:noProof/>
          <w:szCs w:val="24"/>
        </w:rPr>
      </w:pPr>
      <w:r w:rsidRPr="003F293A">
        <w:rPr>
          <w:rFonts w:cs="Arial"/>
          <w:noProof/>
          <w:szCs w:val="24"/>
        </w:rPr>
        <w:t>Borrego Morales, K., Meneau Hernández, R.I., Liva, M.B., Fernández Ledesma, E., Duque Rodríguez, J.A., Calderón Piñar, F., Fernández-Afonso, Y., Picazo, O., Farías, T., 2018. Low cost synthesis and characterization of zeolites from silicon natural sources for environmental applications. Acta Microsc. 27, 189–195.</w:t>
      </w:r>
    </w:p>
    <w:p w14:paraId="4A3AC879" w14:textId="77777777" w:rsidR="003F293A" w:rsidRPr="003F293A" w:rsidRDefault="003F293A" w:rsidP="003F293A">
      <w:pPr>
        <w:widowControl w:val="0"/>
        <w:autoSpaceDE w:val="0"/>
        <w:autoSpaceDN w:val="0"/>
        <w:adjustRightInd w:val="0"/>
        <w:spacing w:line="240" w:lineRule="auto"/>
        <w:ind w:left="480" w:hanging="480"/>
        <w:rPr>
          <w:rFonts w:cs="Arial"/>
          <w:noProof/>
          <w:szCs w:val="24"/>
        </w:rPr>
      </w:pPr>
      <w:r w:rsidRPr="003F293A">
        <w:rPr>
          <w:rFonts w:cs="Arial"/>
          <w:noProof/>
          <w:szCs w:val="24"/>
        </w:rPr>
        <w:t>Cheng, Y., Xu, L., Jiang, Z., Liu, C., Zhang, Q., Zou, Y., Chen, Y., Li, J., Liu, X., 2021. Feasible low-cost conversion of red mud into magnetically separated and recycled hybrid SrFe12O19@NaP1 zeolite as a novel wastewater adsorbent. Chem. Eng. J. 417, 128090. https://doi.org/10.1016/j.cej.2020.128090</w:t>
      </w:r>
    </w:p>
    <w:p w14:paraId="4C29A97D" w14:textId="77777777" w:rsidR="003F293A" w:rsidRPr="00112031" w:rsidRDefault="003F293A" w:rsidP="003F293A">
      <w:pPr>
        <w:widowControl w:val="0"/>
        <w:autoSpaceDE w:val="0"/>
        <w:autoSpaceDN w:val="0"/>
        <w:adjustRightInd w:val="0"/>
        <w:spacing w:line="240" w:lineRule="auto"/>
        <w:ind w:left="480" w:hanging="480"/>
        <w:rPr>
          <w:rFonts w:cs="Arial"/>
          <w:noProof/>
          <w:szCs w:val="24"/>
          <w:lang w:val="it-IT"/>
        </w:rPr>
      </w:pPr>
      <w:r w:rsidRPr="003F293A">
        <w:rPr>
          <w:rFonts w:cs="Arial"/>
          <w:noProof/>
          <w:szCs w:val="24"/>
        </w:rPr>
        <w:t xml:space="preserve">Choi, Y.L., Angaru, G.K.R., Kim, D.S., Ahn, H.Y., Kim, D.H., Choi, C.D., Reddy, K.J., Yang, J.K., Chang, Y.Y., 2019. Preparation of na-x and na-a zeolites from coal fly ash in a thermoelectric power plant and comparison of the adsorption characteristics for cu(Ii) with a commercial zeolite. </w:t>
      </w:r>
      <w:r w:rsidRPr="00112031">
        <w:rPr>
          <w:rFonts w:cs="Arial"/>
          <w:noProof/>
          <w:szCs w:val="24"/>
          <w:lang w:val="it-IT"/>
        </w:rPr>
        <w:t>Appl. Chem. Eng. 30, 749–756. https://doi.org/10.14478/ace.2019.1096</w:t>
      </w:r>
    </w:p>
    <w:p w14:paraId="755810F3" w14:textId="77777777" w:rsidR="003F293A" w:rsidRPr="003F293A" w:rsidRDefault="003F293A" w:rsidP="003F293A">
      <w:pPr>
        <w:widowControl w:val="0"/>
        <w:autoSpaceDE w:val="0"/>
        <w:autoSpaceDN w:val="0"/>
        <w:adjustRightInd w:val="0"/>
        <w:spacing w:line="240" w:lineRule="auto"/>
        <w:ind w:left="480" w:hanging="480"/>
        <w:rPr>
          <w:rFonts w:cs="Arial"/>
          <w:noProof/>
          <w:szCs w:val="24"/>
        </w:rPr>
      </w:pPr>
      <w:r w:rsidRPr="00112031">
        <w:rPr>
          <w:rFonts w:cs="Arial"/>
          <w:noProof/>
          <w:szCs w:val="24"/>
          <w:lang w:val="it-IT"/>
        </w:rPr>
        <w:t xml:space="preserve">Cocchi, M., De Angelis, D., Mazzeo, L., Nardozi, P., Piemonte, V., Tuffi, R., Ciprioti, S.V., 2020. </w:t>
      </w:r>
      <w:r w:rsidRPr="003F293A">
        <w:rPr>
          <w:rFonts w:cs="Arial"/>
          <w:noProof/>
          <w:szCs w:val="24"/>
        </w:rPr>
        <w:t>Catalytic pyrolysis of a residual plastic waste using zeolites produced by coal fly ash. Catalysts 10, 1–17. https://doi.org/10.3390/catal10101113</w:t>
      </w:r>
    </w:p>
    <w:p w14:paraId="4E8F33BC" w14:textId="77777777" w:rsidR="003F293A" w:rsidRPr="003F293A" w:rsidRDefault="003F293A" w:rsidP="003F293A">
      <w:pPr>
        <w:widowControl w:val="0"/>
        <w:autoSpaceDE w:val="0"/>
        <w:autoSpaceDN w:val="0"/>
        <w:adjustRightInd w:val="0"/>
        <w:spacing w:line="240" w:lineRule="auto"/>
        <w:ind w:left="480" w:hanging="480"/>
        <w:rPr>
          <w:rFonts w:cs="Arial"/>
          <w:noProof/>
          <w:szCs w:val="24"/>
        </w:rPr>
      </w:pPr>
      <w:r w:rsidRPr="003F293A">
        <w:rPr>
          <w:rFonts w:cs="Arial"/>
          <w:noProof/>
          <w:szCs w:val="24"/>
        </w:rPr>
        <w:t>De Magalhães, L.F., Da Silva, G.R., Peres, A.E.C., 2022. Zeolite Application in Wastewater Treatment. Adsorpt. Sci. Technol. 2022. https://doi.org/10.1155/2022/4544104</w:t>
      </w:r>
    </w:p>
    <w:p w14:paraId="66C09E11" w14:textId="77777777" w:rsidR="003F293A" w:rsidRPr="003F293A" w:rsidRDefault="003F293A" w:rsidP="003F293A">
      <w:pPr>
        <w:widowControl w:val="0"/>
        <w:autoSpaceDE w:val="0"/>
        <w:autoSpaceDN w:val="0"/>
        <w:adjustRightInd w:val="0"/>
        <w:spacing w:line="240" w:lineRule="auto"/>
        <w:ind w:left="480" w:hanging="480"/>
        <w:rPr>
          <w:rFonts w:cs="Arial"/>
          <w:noProof/>
          <w:szCs w:val="24"/>
        </w:rPr>
      </w:pPr>
      <w:r w:rsidRPr="003F293A">
        <w:rPr>
          <w:rFonts w:cs="Arial"/>
          <w:noProof/>
          <w:szCs w:val="24"/>
        </w:rPr>
        <w:t>Falcon R.* \&amp; Ham, A., 1988. The characteristics of South African coals. J. South. African Inst. Min. Metall. 88, 145–161.</w:t>
      </w:r>
    </w:p>
    <w:p w14:paraId="067CEC2A" w14:textId="77777777" w:rsidR="003F293A" w:rsidRPr="003F293A" w:rsidRDefault="003F293A" w:rsidP="003F293A">
      <w:pPr>
        <w:widowControl w:val="0"/>
        <w:autoSpaceDE w:val="0"/>
        <w:autoSpaceDN w:val="0"/>
        <w:adjustRightInd w:val="0"/>
        <w:spacing w:line="240" w:lineRule="auto"/>
        <w:ind w:left="480" w:hanging="480"/>
        <w:rPr>
          <w:rFonts w:cs="Arial"/>
          <w:noProof/>
          <w:szCs w:val="24"/>
        </w:rPr>
      </w:pPr>
      <w:r w:rsidRPr="003F293A">
        <w:rPr>
          <w:rFonts w:cs="Arial"/>
          <w:noProof/>
          <w:szCs w:val="24"/>
        </w:rPr>
        <w:t>Flores, C.G., Schneider, H., Dornelles, J.S., Gomes, L.B., Marcilio, N.R., Melo, P.J., 2021. Synthesis of potassium zeolite from rice husk ash as a silicon source. Clean. Eng. Technol. 4, 100201. https://doi.org/10.1016/j.clet.2021.100201</w:t>
      </w:r>
    </w:p>
    <w:p w14:paraId="017CAFA6" w14:textId="77777777" w:rsidR="003F293A" w:rsidRPr="003F293A" w:rsidRDefault="003F293A" w:rsidP="003F293A">
      <w:pPr>
        <w:widowControl w:val="0"/>
        <w:autoSpaceDE w:val="0"/>
        <w:autoSpaceDN w:val="0"/>
        <w:adjustRightInd w:val="0"/>
        <w:spacing w:line="240" w:lineRule="auto"/>
        <w:ind w:left="480" w:hanging="480"/>
        <w:rPr>
          <w:rFonts w:cs="Arial"/>
          <w:noProof/>
          <w:szCs w:val="24"/>
        </w:rPr>
      </w:pPr>
      <w:r w:rsidRPr="003F293A">
        <w:rPr>
          <w:rFonts w:cs="Arial"/>
          <w:noProof/>
          <w:szCs w:val="24"/>
        </w:rPr>
        <w:t>Goscianska, J., Ptaszkowska-koniarz, M., Frankowski, M., Franus, M., Panek, R., Franus, W., 2018. Journal of Colloid and Interface Science Removal of phosphate from water by lanthanum-modified zeolites obtained from fly ash. J. Colloid Interface Sci. 513, 72–81. https://doi.org/10.1016/j.jcis.2017.11.003</w:t>
      </w:r>
    </w:p>
    <w:p w14:paraId="276B231C" w14:textId="77777777" w:rsidR="003F293A" w:rsidRPr="003F293A" w:rsidRDefault="003F293A" w:rsidP="003F293A">
      <w:pPr>
        <w:widowControl w:val="0"/>
        <w:autoSpaceDE w:val="0"/>
        <w:autoSpaceDN w:val="0"/>
        <w:adjustRightInd w:val="0"/>
        <w:spacing w:line="240" w:lineRule="auto"/>
        <w:ind w:left="480" w:hanging="480"/>
        <w:rPr>
          <w:rFonts w:cs="Arial"/>
          <w:noProof/>
          <w:szCs w:val="24"/>
        </w:rPr>
      </w:pPr>
      <w:r w:rsidRPr="003F293A">
        <w:rPr>
          <w:rFonts w:cs="Arial"/>
          <w:noProof/>
          <w:szCs w:val="24"/>
        </w:rPr>
        <w:t>Guo, H., Tang, L., Yan, B., Wan, K., Li, P., 2017. NaA zeolite derived from blast furnace slag: its application for ammonium removal. Water Sci. Technol. 76, 1140–1149. https://doi.org/10.2166/wst.2017.294</w:t>
      </w:r>
    </w:p>
    <w:p w14:paraId="542EBEAA" w14:textId="77777777" w:rsidR="003F293A" w:rsidRPr="003F293A" w:rsidRDefault="003F293A" w:rsidP="003F293A">
      <w:pPr>
        <w:widowControl w:val="0"/>
        <w:autoSpaceDE w:val="0"/>
        <w:autoSpaceDN w:val="0"/>
        <w:adjustRightInd w:val="0"/>
        <w:spacing w:line="240" w:lineRule="auto"/>
        <w:ind w:left="480" w:hanging="480"/>
        <w:rPr>
          <w:rFonts w:cs="Arial"/>
          <w:noProof/>
          <w:szCs w:val="24"/>
        </w:rPr>
      </w:pPr>
      <w:r w:rsidRPr="003F293A">
        <w:rPr>
          <w:rFonts w:cs="Arial"/>
          <w:noProof/>
          <w:szCs w:val="24"/>
        </w:rPr>
        <w:t>Khaleque, A., Alam, M.M., Hoque, M., Mondal, S., Haider, J. Bin, Xu, B., Johir, M.A.H., Karmakar, A.K., Zhou, J.L., Ahmed, M.B., Moni, M.A., 2020. Zeolite synthesis from low-cost materials and environmental applications: A review. Environ. Adv. 2. https://doi.org/10.1016/j.envadv.2020.100019</w:t>
      </w:r>
    </w:p>
    <w:p w14:paraId="20556EC4" w14:textId="77777777" w:rsidR="003F293A" w:rsidRPr="003F293A" w:rsidRDefault="003F293A" w:rsidP="003F293A">
      <w:pPr>
        <w:widowControl w:val="0"/>
        <w:autoSpaceDE w:val="0"/>
        <w:autoSpaceDN w:val="0"/>
        <w:adjustRightInd w:val="0"/>
        <w:spacing w:line="240" w:lineRule="auto"/>
        <w:ind w:left="480" w:hanging="480"/>
        <w:rPr>
          <w:rFonts w:cs="Arial"/>
          <w:noProof/>
          <w:szCs w:val="24"/>
        </w:rPr>
      </w:pPr>
      <w:r w:rsidRPr="003F293A">
        <w:rPr>
          <w:rFonts w:cs="Arial"/>
          <w:noProof/>
          <w:szCs w:val="24"/>
        </w:rPr>
        <w:t>Król, M., Morawska, J., Mozgawa, W., Pichór, W., 2014. Low-temperature synthesis of zeolite from perlite waste - Part I: Review of methods and phase compositions of resulting products. Mater. Sci. Pol. 32, 503–513. https://doi.org/10.2478/s13536-014-0216-y</w:t>
      </w:r>
    </w:p>
    <w:p w14:paraId="08871FB0" w14:textId="77777777" w:rsidR="003F293A" w:rsidRPr="003F293A" w:rsidRDefault="003F293A" w:rsidP="003F293A">
      <w:pPr>
        <w:widowControl w:val="0"/>
        <w:autoSpaceDE w:val="0"/>
        <w:autoSpaceDN w:val="0"/>
        <w:adjustRightInd w:val="0"/>
        <w:spacing w:line="240" w:lineRule="auto"/>
        <w:ind w:left="480" w:hanging="480"/>
        <w:rPr>
          <w:rFonts w:cs="Arial"/>
          <w:noProof/>
          <w:szCs w:val="24"/>
        </w:rPr>
      </w:pPr>
      <w:r w:rsidRPr="003F293A">
        <w:rPr>
          <w:rFonts w:cs="Arial"/>
          <w:noProof/>
          <w:szCs w:val="24"/>
        </w:rPr>
        <w:t>Li, C., Zhong, H., Wang, S., Xue, J., Zhang, Z., 2015. A novel conversion process for waste residue: Synthesis of zeolite from electrolytic manganese residue and its application to the removal of heavy metals. Colloids Surfaces A Physicochem. Eng. Asp. 470, 258–267. https://doi.org/10.1016/j.colsurfa.2015.02.003</w:t>
      </w:r>
    </w:p>
    <w:p w14:paraId="42D7452E" w14:textId="77777777" w:rsidR="003F293A" w:rsidRPr="003F293A" w:rsidRDefault="003F293A" w:rsidP="003F293A">
      <w:pPr>
        <w:widowControl w:val="0"/>
        <w:autoSpaceDE w:val="0"/>
        <w:autoSpaceDN w:val="0"/>
        <w:adjustRightInd w:val="0"/>
        <w:spacing w:line="240" w:lineRule="auto"/>
        <w:ind w:left="480" w:hanging="480"/>
        <w:rPr>
          <w:rFonts w:cs="Arial"/>
          <w:noProof/>
          <w:szCs w:val="24"/>
        </w:rPr>
      </w:pPr>
      <w:r w:rsidRPr="003F293A">
        <w:rPr>
          <w:rFonts w:cs="Arial"/>
          <w:noProof/>
          <w:szCs w:val="24"/>
        </w:rPr>
        <w:t>Liu, J., Yu, J., 2016. Toward Greener and Designed Synthesis of Zeolite Materials, Zeolites and Zeolite-like Materials. https://doi.org/10.1016/B978-0-444-63506-8.00001-X</w:t>
      </w:r>
    </w:p>
    <w:p w14:paraId="5785CFEC" w14:textId="77777777" w:rsidR="003F293A" w:rsidRPr="003F293A" w:rsidRDefault="003F293A" w:rsidP="003F293A">
      <w:pPr>
        <w:widowControl w:val="0"/>
        <w:autoSpaceDE w:val="0"/>
        <w:autoSpaceDN w:val="0"/>
        <w:adjustRightInd w:val="0"/>
        <w:spacing w:line="240" w:lineRule="auto"/>
        <w:ind w:left="480" w:hanging="480"/>
        <w:rPr>
          <w:rFonts w:cs="Arial"/>
          <w:noProof/>
          <w:szCs w:val="24"/>
        </w:rPr>
      </w:pPr>
      <w:r w:rsidRPr="003F293A">
        <w:rPr>
          <w:rFonts w:cs="Arial"/>
          <w:noProof/>
          <w:szCs w:val="24"/>
        </w:rPr>
        <w:t>Ma, Z., Zhang, X., Lu, G., Guo, Y., Song, H., Cheng, F., 2022. Hydrothermal synthesis of zeolitic material from circulating fluidized bed combustion fly ash for the highly efficient removal of lead from aqueous solution. Chinese J. Chem. Eng. 47, 193–205. https://doi.org/10.1016/j.cjche.2021.05.043</w:t>
      </w:r>
    </w:p>
    <w:p w14:paraId="4386853F" w14:textId="77777777" w:rsidR="003F293A" w:rsidRPr="003F293A" w:rsidRDefault="003F293A" w:rsidP="003F293A">
      <w:pPr>
        <w:widowControl w:val="0"/>
        <w:autoSpaceDE w:val="0"/>
        <w:autoSpaceDN w:val="0"/>
        <w:adjustRightInd w:val="0"/>
        <w:spacing w:line="240" w:lineRule="auto"/>
        <w:ind w:left="480" w:hanging="480"/>
        <w:rPr>
          <w:rFonts w:cs="Arial"/>
          <w:noProof/>
          <w:szCs w:val="24"/>
        </w:rPr>
      </w:pPr>
      <w:r w:rsidRPr="003F293A">
        <w:rPr>
          <w:rFonts w:cs="Arial"/>
          <w:noProof/>
          <w:szCs w:val="24"/>
        </w:rPr>
        <w:t>Meng, Q., Chen, H., Lin, J., Lin, Z., Sun, J., 2016. Zeolite A synthesized from alkaline assisted pre-activated halloysite for efficient heavy metal removal in polluted river water and industrial wastewater. J. Environ. Sci. 56, 254–262. https://doi.org/10.1016/j.jes.2016.10.010</w:t>
      </w:r>
    </w:p>
    <w:p w14:paraId="1AB2AD09" w14:textId="77777777" w:rsidR="003F293A" w:rsidRPr="003F293A" w:rsidRDefault="003F293A" w:rsidP="003F293A">
      <w:pPr>
        <w:widowControl w:val="0"/>
        <w:autoSpaceDE w:val="0"/>
        <w:autoSpaceDN w:val="0"/>
        <w:adjustRightInd w:val="0"/>
        <w:spacing w:line="240" w:lineRule="auto"/>
        <w:ind w:left="480" w:hanging="480"/>
        <w:rPr>
          <w:rFonts w:cs="Arial"/>
          <w:noProof/>
          <w:szCs w:val="24"/>
        </w:rPr>
      </w:pPr>
      <w:r w:rsidRPr="003F293A">
        <w:rPr>
          <w:rFonts w:cs="Arial"/>
          <w:noProof/>
          <w:szCs w:val="24"/>
        </w:rPr>
        <w:t>Nagrale, S.D., Hajare, H., Modak, P.R., 2012. Utilization Of Rice Husk Ash. Int. J. Eng. Res. Appl. 2, 1–5.</w:t>
      </w:r>
    </w:p>
    <w:p w14:paraId="53A5025E" w14:textId="77777777" w:rsidR="003F293A" w:rsidRPr="003F293A" w:rsidRDefault="003F293A" w:rsidP="003F293A">
      <w:pPr>
        <w:widowControl w:val="0"/>
        <w:autoSpaceDE w:val="0"/>
        <w:autoSpaceDN w:val="0"/>
        <w:adjustRightInd w:val="0"/>
        <w:spacing w:line="240" w:lineRule="auto"/>
        <w:ind w:left="480" w:hanging="480"/>
        <w:rPr>
          <w:rFonts w:cs="Arial"/>
          <w:noProof/>
          <w:szCs w:val="24"/>
        </w:rPr>
      </w:pPr>
      <w:r w:rsidRPr="003F293A">
        <w:rPr>
          <w:rFonts w:cs="Arial"/>
          <w:noProof/>
          <w:szCs w:val="24"/>
        </w:rPr>
        <w:t>Narayanan, S., Tamizhdurai, P., Mangesh, V.L., Ragupathi, C., Santhana krishnan, P., Ramesh, A., 2020. Recent advances in the synthesis and applications of mordenite zeolite - review. RSC Adv. 11, 250–267. https://doi.org/10.1039/d0ra09434j</w:t>
      </w:r>
    </w:p>
    <w:p w14:paraId="7C58B0A7" w14:textId="77777777" w:rsidR="003F293A" w:rsidRPr="003F293A" w:rsidRDefault="003F293A" w:rsidP="003F293A">
      <w:pPr>
        <w:widowControl w:val="0"/>
        <w:autoSpaceDE w:val="0"/>
        <w:autoSpaceDN w:val="0"/>
        <w:adjustRightInd w:val="0"/>
        <w:spacing w:line="240" w:lineRule="auto"/>
        <w:ind w:left="480" w:hanging="480"/>
        <w:rPr>
          <w:rFonts w:cs="Arial"/>
          <w:noProof/>
          <w:szCs w:val="24"/>
        </w:rPr>
      </w:pPr>
      <w:r w:rsidRPr="003F293A">
        <w:rPr>
          <w:rFonts w:cs="Arial"/>
          <w:noProof/>
          <w:szCs w:val="24"/>
        </w:rPr>
        <w:t>Ning, W., Yang, X., Zheng, J., Sun, X., Pan, M., Li, R., 2019. An environmentally friendly route to prepare hierarchical ZSM-12 using waste liquor as partial nutrients. Mater. Chem. Phys. 223, 299–305. https://doi.org/10.1016/j.matchemphys.2018.10.069</w:t>
      </w:r>
    </w:p>
    <w:p w14:paraId="717DF512" w14:textId="77777777" w:rsidR="003F293A" w:rsidRPr="003F293A" w:rsidRDefault="003F293A" w:rsidP="003F293A">
      <w:pPr>
        <w:widowControl w:val="0"/>
        <w:autoSpaceDE w:val="0"/>
        <w:autoSpaceDN w:val="0"/>
        <w:adjustRightInd w:val="0"/>
        <w:spacing w:line="240" w:lineRule="auto"/>
        <w:ind w:left="480" w:hanging="480"/>
        <w:rPr>
          <w:rFonts w:cs="Arial"/>
          <w:noProof/>
          <w:szCs w:val="24"/>
        </w:rPr>
      </w:pPr>
      <w:r w:rsidRPr="003F293A">
        <w:rPr>
          <w:rFonts w:cs="Arial"/>
          <w:noProof/>
          <w:szCs w:val="24"/>
        </w:rPr>
        <w:t>Noor-Ul-Amina, Hameed, Y., Alam, S., Sultana, S., Gul, S., Naveed, A., 2021. Synthesis of zeolite-A from bagasse ash and removal of heavy metals from industrial effluents. Adv. Cem. Res. 33, 398–402. https://doi.org/10.1680/jadcr.18.00228</w:t>
      </w:r>
    </w:p>
    <w:p w14:paraId="082F9DDE" w14:textId="77777777" w:rsidR="003F293A" w:rsidRPr="003F293A" w:rsidRDefault="003F293A" w:rsidP="003F293A">
      <w:pPr>
        <w:widowControl w:val="0"/>
        <w:autoSpaceDE w:val="0"/>
        <w:autoSpaceDN w:val="0"/>
        <w:adjustRightInd w:val="0"/>
        <w:spacing w:line="240" w:lineRule="auto"/>
        <w:ind w:left="480" w:hanging="480"/>
        <w:rPr>
          <w:rFonts w:cs="Arial"/>
          <w:noProof/>
          <w:szCs w:val="24"/>
        </w:rPr>
      </w:pPr>
      <w:r w:rsidRPr="003F293A">
        <w:rPr>
          <w:rFonts w:cs="Arial"/>
          <w:noProof/>
          <w:szCs w:val="24"/>
        </w:rPr>
        <w:t>Ren, X., Liu, S., Qu, R., Xiao, L., Hu, P., Song, H., Wu, W., Zheng, C., Wu, X., Gao, X., 2020a. Synthesis and characterization of single-phase submicron zeolite Y from coal fly ash and its potential application for acetone adsorption. Microporous Mesoporous Mater. 295, 109940. https://doi.org/10.1016/j.micromeso.2019.109940</w:t>
      </w:r>
    </w:p>
    <w:p w14:paraId="25C7F789" w14:textId="77777777" w:rsidR="003F293A" w:rsidRPr="003F293A" w:rsidRDefault="003F293A" w:rsidP="003F293A">
      <w:pPr>
        <w:widowControl w:val="0"/>
        <w:autoSpaceDE w:val="0"/>
        <w:autoSpaceDN w:val="0"/>
        <w:adjustRightInd w:val="0"/>
        <w:spacing w:line="240" w:lineRule="auto"/>
        <w:ind w:left="480" w:hanging="480"/>
        <w:rPr>
          <w:rFonts w:cs="Arial"/>
          <w:noProof/>
          <w:szCs w:val="24"/>
        </w:rPr>
      </w:pPr>
      <w:r w:rsidRPr="003F293A">
        <w:rPr>
          <w:rFonts w:cs="Arial"/>
          <w:noProof/>
          <w:szCs w:val="24"/>
        </w:rPr>
        <w:t>Ren, X., Qu, R., Liu, S., Zhao, H., Wu, W., Song, H., Zheng, C., Wu, X., Gao, X., 2020b. Synthesis of zeolites from coal fly ash for the removal of harmful gaseous pollutants: A review. Aerosol Air Qual. Res. 20, 1127–1144. https://doi.org/10.4209/aaqr.2019.12.0651</w:t>
      </w:r>
    </w:p>
    <w:p w14:paraId="03700ADB" w14:textId="77777777" w:rsidR="003F293A" w:rsidRPr="003F293A" w:rsidRDefault="003F293A" w:rsidP="003F293A">
      <w:pPr>
        <w:widowControl w:val="0"/>
        <w:autoSpaceDE w:val="0"/>
        <w:autoSpaceDN w:val="0"/>
        <w:adjustRightInd w:val="0"/>
        <w:spacing w:line="240" w:lineRule="auto"/>
        <w:ind w:left="480" w:hanging="480"/>
        <w:rPr>
          <w:rFonts w:cs="Arial"/>
          <w:noProof/>
          <w:szCs w:val="24"/>
        </w:rPr>
      </w:pPr>
      <w:r w:rsidRPr="003F293A">
        <w:rPr>
          <w:rFonts w:cs="Arial"/>
          <w:noProof/>
          <w:szCs w:val="24"/>
        </w:rPr>
        <w:t>Schwanke, A.J., Maffi, G.M., Sachse, A., 2022. Total oxidation of benzene over cerium oxide-impregnated two-dimensional MWW zeolites obtained by environmental synthesis using Brazilian rice husk silica agro-industrial waste 529. https://doi.org/10.1016/j.mcat.2022.112529</w:t>
      </w:r>
    </w:p>
    <w:p w14:paraId="7C5D1CFE" w14:textId="77777777" w:rsidR="003F293A" w:rsidRPr="003F293A" w:rsidRDefault="003F293A" w:rsidP="003F293A">
      <w:pPr>
        <w:widowControl w:val="0"/>
        <w:autoSpaceDE w:val="0"/>
        <w:autoSpaceDN w:val="0"/>
        <w:adjustRightInd w:val="0"/>
        <w:spacing w:line="240" w:lineRule="auto"/>
        <w:ind w:left="480" w:hanging="480"/>
        <w:rPr>
          <w:rFonts w:cs="Arial"/>
          <w:noProof/>
          <w:szCs w:val="24"/>
        </w:rPr>
      </w:pPr>
      <w:r w:rsidRPr="003F293A">
        <w:rPr>
          <w:rFonts w:cs="Arial"/>
          <w:noProof/>
          <w:szCs w:val="24"/>
        </w:rPr>
        <w:t>Shah, B., Tailor, R., Shah, A., 2012. Zeolitic bagasse fly ash as a low-cost sorbent for the sequestration of p-nitrophenol: Equilibrium, kinetics, and column studies. Environ. Sci. Pollut. Res. 19, 1171–1186. https://doi.org/10.1007/s11356-011-0638-6</w:t>
      </w:r>
    </w:p>
    <w:p w14:paraId="1B2E2746" w14:textId="77777777" w:rsidR="003F293A" w:rsidRPr="00112031" w:rsidRDefault="003F293A" w:rsidP="003F293A">
      <w:pPr>
        <w:widowControl w:val="0"/>
        <w:autoSpaceDE w:val="0"/>
        <w:autoSpaceDN w:val="0"/>
        <w:adjustRightInd w:val="0"/>
        <w:spacing w:line="240" w:lineRule="auto"/>
        <w:ind w:left="480" w:hanging="480"/>
        <w:rPr>
          <w:rFonts w:cs="Arial"/>
          <w:noProof/>
          <w:szCs w:val="24"/>
          <w:lang w:val="it-IT"/>
        </w:rPr>
      </w:pPr>
      <w:r w:rsidRPr="003F293A">
        <w:rPr>
          <w:rFonts w:cs="Arial"/>
          <w:noProof/>
          <w:szCs w:val="24"/>
        </w:rPr>
        <w:t xml:space="preserve">Shi, B., Chang, Q., 2021. Green synthesis of fly ash-based zeolite Y by mixed alkali fusion method. </w:t>
      </w:r>
      <w:r w:rsidRPr="00112031">
        <w:rPr>
          <w:rFonts w:cs="Arial"/>
          <w:noProof/>
          <w:szCs w:val="24"/>
          <w:lang w:val="it-IT"/>
        </w:rPr>
        <w:t>Micro Nano Lett. 16, 540–545. https://doi.org/10.1049/mna2.12083</w:t>
      </w:r>
    </w:p>
    <w:p w14:paraId="54A56A97" w14:textId="77777777" w:rsidR="003F293A" w:rsidRPr="003F293A" w:rsidRDefault="003F293A" w:rsidP="003F293A">
      <w:pPr>
        <w:widowControl w:val="0"/>
        <w:autoSpaceDE w:val="0"/>
        <w:autoSpaceDN w:val="0"/>
        <w:adjustRightInd w:val="0"/>
        <w:spacing w:line="240" w:lineRule="auto"/>
        <w:ind w:left="480" w:hanging="480"/>
        <w:rPr>
          <w:rFonts w:cs="Arial"/>
          <w:noProof/>
          <w:szCs w:val="24"/>
        </w:rPr>
      </w:pPr>
      <w:r w:rsidRPr="00112031">
        <w:rPr>
          <w:rFonts w:cs="Arial"/>
          <w:noProof/>
          <w:szCs w:val="24"/>
          <w:lang w:val="it-IT"/>
        </w:rPr>
        <w:t xml:space="preserve">Shui, Z., Yao, L., Pu, X., Yang, L., Jiang, W., Jiang, X., 2020. </w:t>
      </w:r>
      <w:r w:rsidRPr="003F293A">
        <w:rPr>
          <w:rFonts w:cs="Arial"/>
          <w:noProof/>
          <w:szCs w:val="24"/>
        </w:rPr>
        <w:t>Synthesis of a Novel Zeolite − Activated Carbon Composite Using Lithium − Silicon-Powder Waste for Ammonia-Nitrogen and Methylene Blue Removal. https://doi.org/10.1021/acs.iecr.0c00617</w:t>
      </w:r>
    </w:p>
    <w:p w14:paraId="68F70B9A" w14:textId="77777777" w:rsidR="003F293A" w:rsidRPr="00112031" w:rsidRDefault="003F293A" w:rsidP="003F293A">
      <w:pPr>
        <w:widowControl w:val="0"/>
        <w:autoSpaceDE w:val="0"/>
        <w:autoSpaceDN w:val="0"/>
        <w:adjustRightInd w:val="0"/>
        <w:spacing w:line="240" w:lineRule="auto"/>
        <w:ind w:left="480" w:hanging="480"/>
        <w:rPr>
          <w:rFonts w:cs="Arial"/>
          <w:noProof/>
          <w:szCs w:val="24"/>
          <w:lang w:val="it-IT"/>
        </w:rPr>
      </w:pPr>
      <w:r w:rsidRPr="00112031">
        <w:rPr>
          <w:rFonts w:cs="Arial"/>
          <w:noProof/>
          <w:szCs w:val="24"/>
          <w:lang w:val="it-IT"/>
        </w:rPr>
        <w:t xml:space="preserve">Soni, R., Shukla, D.P., 2019. </w:t>
      </w:r>
      <w:r w:rsidRPr="003F293A">
        <w:rPr>
          <w:rFonts w:cs="Arial"/>
          <w:noProof/>
          <w:szCs w:val="24"/>
        </w:rPr>
        <w:t xml:space="preserve">Synthesis of fly ash based zeolite-reduced graphene oxide composite and its evaluation as an adsorbent for arsenic removal. </w:t>
      </w:r>
      <w:r w:rsidRPr="00112031">
        <w:rPr>
          <w:rFonts w:cs="Arial"/>
          <w:noProof/>
          <w:szCs w:val="24"/>
          <w:lang w:val="it-IT"/>
        </w:rPr>
        <w:t>Chemosphere 219, 504–509. https://doi.org/10.1016/j.chemosphere.2018.11.203</w:t>
      </w:r>
    </w:p>
    <w:p w14:paraId="68851099" w14:textId="77777777" w:rsidR="003F293A" w:rsidRPr="003F293A" w:rsidRDefault="003F293A" w:rsidP="003F293A">
      <w:pPr>
        <w:widowControl w:val="0"/>
        <w:autoSpaceDE w:val="0"/>
        <w:autoSpaceDN w:val="0"/>
        <w:adjustRightInd w:val="0"/>
        <w:spacing w:line="240" w:lineRule="auto"/>
        <w:ind w:left="480" w:hanging="480"/>
        <w:rPr>
          <w:rFonts w:cs="Arial"/>
          <w:noProof/>
          <w:szCs w:val="24"/>
        </w:rPr>
      </w:pPr>
      <w:r w:rsidRPr="00112031">
        <w:rPr>
          <w:rFonts w:cs="Arial"/>
          <w:noProof/>
          <w:szCs w:val="24"/>
          <w:lang w:val="it-IT"/>
        </w:rPr>
        <w:t xml:space="preserve">Sun, Z., Li, C., Wu, D., 2010. </w:t>
      </w:r>
      <w:r w:rsidRPr="003F293A">
        <w:rPr>
          <w:rFonts w:cs="Arial"/>
          <w:noProof/>
          <w:szCs w:val="24"/>
        </w:rPr>
        <w:t>Removal of methylene blue from aqueous solution by adsorption onto zeolite synthesized from coal fly ash and its thermal regeneration. J. Chem. Technol. Biotechnol. 85, 845–850. https://doi.org/10.1002/jctb.2377</w:t>
      </w:r>
    </w:p>
    <w:p w14:paraId="53DAAEDF" w14:textId="77777777" w:rsidR="003F293A" w:rsidRPr="003F293A" w:rsidRDefault="003F293A" w:rsidP="003F293A">
      <w:pPr>
        <w:widowControl w:val="0"/>
        <w:autoSpaceDE w:val="0"/>
        <w:autoSpaceDN w:val="0"/>
        <w:adjustRightInd w:val="0"/>
        <w:spacing w:line="240" w:lineRule="auto"/>
        <w:ind w:left="480" w:hanging="480"/>
        <w:rPr>
          <w:rFonts w:cs="Arial"/>
          <w:noProof/>
          <w:szCs w:val="24"/>
        </w:rPr>
      </w:pPr>
      <w:r w:rsidRPr="003F293A">
        <w:rPr>
          <w:rFonts w:cs="Arial"/>
          <w:noProof/>
          <w:szCs w:val="24"/>
        </w:rPr>
        <w:t>Visa, M., 2016. Synthesis and characterization of new zeolite materials obtained from fly ash for heavy metals removal in advanced wastewater treatment. Powder Technol. 294, 338–347. https://doi.org/10.1016/j.powtec.2016.02.019</w:t>
      </w:r>
    </w:p>
    <w:p w14:paraId="0773936E" w14:textId="77777777" w:rsidR="003F293A" w:rsidRPr="003F293A" w:rsidRDefault="003F293A" w:rsidP="003F293A">
      <w:pPr>
        <w:widowControl w:val="0"/>
        <w:autoSpaceDE w:val="0"/>
        <w:autoSpaceDN w:val="0"/>
        <w:adjustRightInd w:val="0"/>
        <w:spacing w:line="240" w:lineRule="auto"/>
        <w:ind w:left="480" w:hanging="480"/>
        <w:rPr>
          <w:rFonts w:cs="Arial"/>
          <w:noProof/>
          <w:szCs w:val="24"/>
        </w:rPr>
      </w:pPr>
      <w:r w:rsidRPr="003F293A">
        <w:rPr>
          <w:rFonts w:cs="Arial"/>
          <w:noProof/>
          <w:szCs w:val="24"/>
        </w:rPr>
        <w:t>Wang, K., Wang, F., Chen, F., Cui, X., Wei, Y., Shao, L., Yu, M., 2019. One-Pot Preparation of NaA Zeolite Microspheres for Highly Selective and Continuous Removal of Sr(II) from Aqueous Solution. ACS Sustain. Chem. Eng. 7, 2459–2470. https://doi.org/10.1021/acssuschemeng.8b05349</w:t>
      </w:r>
    </w:p>
    <w:p w14:paraId="77EBA472" w14:textId="77777777" w:rsidR="003F293A" w:rsidRPr="003F293A" w:rsidRDefault="003F293A" w:rsidP="003F293A">
      <w:pPr>
        <w:widowControl w:val="0"/>
        <w:autoSpaceDE w:val="0"/>
        <w:autoSpaceDN w:val="0"/>
        <w:adjustRightInd w:val="0"/>
        <w:spacing w:line="240" w:lineRule="auto"/>
        <w:ind w:left="480" w:hanging="480"/>
        <w:rPr>
          <w:rFonts w:cs="Arial"/>
          <w:noProof/>
          <w:szCs w:val="24"/>
        </w:rPr>
      </w:pPr>
      <w:r w:rsidRPr="003F293A">
        <w:rPr>
          <w:rFonts w:cs="Arial"/>
          <w:noProof/>
          <w:szCs w:val="24"/>
        </w:rPr>
        <w:t>Yadav, V.K., Suriyaprabha, R., Inwati, G.K., Gupta, N., Singh, B., Lal, C., Kumar, P., Godha, M., Kalasariya, H., 2021. A Noble and Economical Method for the Synthesis of Low Cost Zeolites From Coal Fly Ash Waste. Adv. Mater. Process. Technol. 00, 1–19. https://doi.org/10.1080/2374068X.2021.1927640</w:t>
      </w:r>
    </w:p>
    <w:p w14:paraId="2610A02D" w14:textId="77777777" w:rsidR="003F293A" w:rsidRPr="003F293A" w:rsidRDefault="003F293A" w:rsidP="003F293A">
      <w:pPr>
        <w:widowControl w:val="0"/>
        <w:autoSpaceDE w:val="0"/>
        <w:autoSpaceDN w:val="0"/>
        <w:adjustRightInd w:val="0"/>
        <w:spacing w:line="240" w:lineRule="auto"/>
        <w:ind w:left="480" w:hanging="480"/>
        <w:rPr>
          <w:rFonts w:cs="Arial"/>
          <w:noProof/>
          <w:szCs w:val="24"/>
        </w:rPr>
      </w:pPr>
      <w:r w:rsidRPr="003F293A">
        <w:rPr>
          <w:rFonts w:cs="Arial"/>
          <w:noProof/>
          <w:szCs w:val="24"/>
        </w:rPr>
        <w:t>Yao, Z.T., Ji, X.S., Sarker, P.K., Tang, J.H., Ge, L.Q., Xia, M.S., Xi, Y.Q., 2015. A comprehensive review on the applications of coal fly ash. Earth-Science Rev. 141, 105–121. https://doi.org/10.1016/j.earscirev.2014.11.016</w:t>
      </w:r>
    </w:p>
    <w:p w14:paraId="66DDB470" w14:textId="77777777" w:rsidR="003F293A" w:rsidRPr="003F293A" w:rsidRDefault="003F293A" w:rsidP="003F293A">
      <w:pPr>
        <w:widowControl w:val="0"/>
        <w:autoSpaceDE w:val="0"/>
        <w:autoSpaceDN w:val="0"/>
        <w:adjustRightInd w:val="0"/>
        <w:spacing w:line="240" w:lineRule="auto"/>
        <w:ind w:left="480" w:hanging="480"/>
        <w:rPr>
          <w:rFonts w:cs="Arial"/>
          <w:noProof/>
        </w:rPr>
      </w:pPr>
      <w:r w:rsidRPr="003F293A">
        <w:rPr>
          <w:rFonts w:cs="Arial"/>
          <w:noProof/>
          <w:szCs w:val="24"/>
        </w:rPr>
        <w:t>Zhang, Yaojun, Zhang, Ye, Han, Z., He, P., Chen, H., 2020. Research Progresses on In-situ Conversion of Geopolymer into Zeolite. Cailiao Daobao/Materials Reports 34, 23033–23041. https://doi.org/10.11896/cldb.19080095</w:t>
      </w:r>
    </w:p>
    <w:p w14:paraId="0A8071EA" w14:textId="164306E3" w:rsidR="000250CD" w:rsidRDefault="00EB41B2" w:rsidP="00E5468B">
      <w:pPr>
        <w:widowControl w:val="0"/>
        <w:autoSpaceDE w:val="0"/>
        <w:autoSpaceDN w:val="0"/>
        <w:adjustRightInd w:val="0"/>
        <w:spacing w:line="240" w:lineRule="auto"/>
        <w:rPr>
          <w:b/>
          <w:highlight w:val="yellow"/>
        </w:rPr>
      </w:pPr>
      <w:r>
        <w:rPr>
          <w:b/>
          <w:highlight w:val="yellow"/>
        </w:rPr>
        <w:fldChar w:fldCharType="end"/>
      </w:r>
    </w:p>
    <w:sectPr w:rsidR="000250CD" w:rsidSect="0077098D">
      <w:type w:val="continuous"/>
      <w:pgSz w:w="11906" w:h="16838" w:code="9"/>
      <w:pgMar w:top="1701" w:right="1418" w:bottom="1701" w:left="1701" w:header="1701" w:footer="0" w:gutter="0"/>
      <w:cols w:space="708"/>
      <w:formProt w:val="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AAA4DF" w16cex:dateUtc="2021-01-14T10:09:00Z"/>
  <w16cex:commentExtensible w16cex:durableId="23AA907B" w16cex:dateUtc="2021-01-14T08: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728BC4" w16cid:durableId="23AAA4DF"/>
  <w16cid:commentId w16cid:paraId="7E3BC560" w16cid:durableId="23AA907B"/>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DED0EA" w14:textId="77777777" w:rsidR="00C340EE" w:rsidRDefault="00C340EE" w:rsidP="004F5E36">
      <w:r>
        <w:separator/>
      </w:r>
    </w:p>
  </w:endnote>
  <w:endnote w:type="continuationSeparator" w:id="0">
    <w:p w14:paraId="7B3D2F3A" w14:textId="77777777" w:rsidR="00C340EE" w:rsidRDefault="00C340EE"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0332F0" w14:textId="77777777" w:rsidR="00C340EE" w:rsidRDefault="00C340EE" w:rsidP="004F5E36">
      <w:r>
        <w:separator/>
      </w:r>
    </w:p>
  </w:footnote>
  <w:footnote w:type="continuationSeparator" w:id="0">
    <w:p w14:paraId="0342A683" w14:textId="77777777" w:rsidR="00C340EE" w:rsidRDefault="00C340EE" w:rsidP="004F5E3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11EF2403"/>
    <w:multiLevelType w:val="hybridMultilevel"/>
    <w:tmpl w:val="609246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55929DE"/>
    <w:multiLevelType w:val="hybridMultilevel"/>
    <w:tmpl w:val="EEE6AB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EC3606C"/>
    <w:multiLevelType w:val="hybridMultilevel"/>
    <w:tmpl w:val="8E3E6D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1B011A3"/>
    <w:multiLevelType w:val="hybridMultilevel"/>
    <w:tmpl w:val="93DE5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5"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3C900F98"/>
    <w:multiLevelType w:val="hybridMultilevel"/>
    <w:tmpl w:val="D36EE0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9" w15:restartNumberingAfterBreak="0">
    <w:nsid w:val="4C0527A2"/>
    <w:multiLevelType w:val="hybridMultilevel"/>
    <w:tmpl w:val="3DAAF4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15:restartNumberingAfterBreak="0">
    <w:nsid w:val="52A539D1"/>
    <w:multiLevelType w:val="hybridMultilevel"/>
    <w:tmpl w:val="66E4B5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4" w15:restartNumberingAfterBreak="0">
    <w:nsid w:val="5A7637DF"/>
    <w:multiLevelType w:val="hybridMultilevel"/>
    <w:tmpl w:val="581EF7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6" w15:restartNumberingAfterBreak="0">
    <w:nsid w:val="62DD0F64"/>
    <w:multiLevelType w:val="hybridMultilevel"/>
    <w:tmpl w:val="1F321B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8"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9" w15:restartNumberingAfterBreak="0">
    <w:nsid w:val="7050049A"/>
    <w:multiLevelType w:val="hybridMultilevel"/>
    <w:tmpl w:val="5A3C26C6"/>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0" w15:restartNumberingAfterBreak="0">
    <w:nsid w:val="738870A1"/>
    <w:multiLevelType w:val="hybridMultilevel"/>
    <w:tmpl w:val="64269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75F3C31"/>
    <w:multiLevelType w:val="hybridMultilevel"/>
    <w:tmpl w:val="EBEE9B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23"/>
  </w:num>
  <w:num w:numId="13">
    <w:abstractNumId w:val="16"/>
  </w:num>
  <w:num w:numId="14">
    <w:abstractNumId w:val="25"/>
  </w:num>
  <w:num w:numId="15">
    <w:abstractNumId w:val="28"/>
  </w:num>
  <w:num w:numId="16">
    <w:abstractNumId w:val="27"/>
  </w:num>
  <w:num w:numId="17">
    <w:abstractNumId w:val="15"/>
  </w:num>
  <w:num w:numId="18">
    <w:abstractNumId w:val="16"/>
    <w:lvlOverride w:ilvl="0">
      <w:startOverride w:val="1"/>
    </w:lvlOverride>
  </w:num>
  <w:num w:numId="19">
    <w:abstractNumId w:val="21"/>
  </w:num>
  <w:num w:numId="20">
    <w:abstractNumId w:val="20"/>
  </w:num>
  <w:num w:numId="21">
    <w:abstractNumId w:val="18"/>
  </w:num>
  <w:num w:numId="22">
    <w:abstractNumId w:val="31"/>
  </w:num>
  <w:num w:numId="23">
    <w:abstractNumId w:val="26"/>
  </w:num>
  <w:num w:numId="24">
    <w:abstractNumId w:val="10"/>
  </w:num>
  <w:num w:numId="25">
    <w:abstractNumId w:val="11"/>
  </w:num>
  <w:num w:numId="26">
    <w:abstractNumId w:val="22"/>
  </w:num>
  <w:num w:numId="27">
    <w:abstractNumId w:val="29"/>
  </w:num>
  <w:num w:numId="28">
    <w:abstractNumId w:val="13"/>
  </w:num>
  <w:num w:numId="29">
    <w:abstractNumId w:val="24"/>
  </w:num>
  <w:num w:numId="30">
    <w:abstractNumId w:val="17"/>
  </w:num>
  <w:num w:numId="31">
    <w:abstractNumId w:val="19"/>
  </w:num>
  <w:num w:numId="32">
    <w:abstractNumId w:val="12"/>
  </w:num>
  <w:num w:numId="33">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0B24"/>
    <w:rsid w:val="000027C0"/>
    <w:rsid w:val="00002F12"/>
    <w:rsid w:val="00003C8D"/>
    <w:rsid w:val="000052FB"/>
    <w:rsid w:val="000117CB"/>
    <w:rsid w:val="00014EC6"/>
    <w:rsid w:val="00015578"/>
    <w:rsid w:val="00017C68"/>
    <w:rsid w:val="000237B3"/>
    <w:rsid w:val="000250CD"/>
    <w:rsid w:val="0003148D"/>
    <w:rsid w:val="00044E92"/>
    <w:rsid w:val="00051566"/>
    <w:rsid w:val="00052F15"/>
    <w:rsid w:val="000535AA"/>
    <w:rsid w:val="000541E7"/>
    <w:rsid w:val="00054481"/>
    <w:rsid w:val="000572C1"/>
    <w:rsid w:val="00057E8C"/>
    <w:rsid w:val="00060300"/>
    <w:rsid w:val="00062A9A"/>
    <w:rsid w:val="00065058"/>
    <w:rsid w:val="00082589"/>
    <w:rsid w:val="00086525"/>
    <w:rsid w:val="00086C39"/>
    <w:rsid w:val="000A03B2"/>
    <w:rsid w:val="000A2CC3"/>
    <w:rsid w:val="000A3DE1"/>
    <w:rsid w:val="000B20F9"/>
    <w:rsid w:val="000B2C3B"/>
    <w:rsid w:val="000B554E"/>
    <w:rsid w:val="000C1F13"/>
    <w:rsid w:val="000C5709"/>
    <w:rsid w:val="000C60DF"/>
    <w:rsid w:val="000D34BE"/>
    <w:rsid w:val="000E102F"/>
    <w:rsid w:val="000E2C20"/>
    <w:rsid w:val="000E2FB3"/>
    <w:rsid w:val="000E36F1"/>
    <w:rsid w:val="000E3A73"/>
    <w:rsid w:val="000E414A"/>
    <w:rsid w:val="000F093C"/>
    <w:rsid w:val="000F11B8"/>
    <w:rsid w:val="000F3237"/>
    <w:rsid w:val="000F32C6"/>
    <w:rsid w:val="000F66BF"/>
    <w:rsid w:val="000F787B"/>
    <w:rsid w:val="001002E2"/>
    <w:rsid w:val="00112031"/>
    <w:rsid w:val="001163CE"/>
    <w:rsid w:val="0012091F"/>
    <w:rsid w:val="0012225A"/>
    <w:rsid w:val="001251C2"/>
    <w:rsid w:val="00126BC2"/>
    <w:rsid w:val="001308B6"/>
    <w:rsid w:val="0013121F"/>
    <w:rsid w:val="00131FE6"/>
    <w:rsid w:val="0013263F"/>
    <w:rsid w:val="00134DE4"/>
    <w:rsid w:val="0014034D"/>
    <w:rsid w:val="00140BD9"/>
    <w:rsid w:val="0014464F"/>
    <w:rsid w:val="0014572D"/>
    <w:rsid w:val="00150E59"/>
    <w:rsid w:val="00152AA2"/>
    <w:rsid w:val="00152DE3"/>
    <w:rsid w:val="00156E29"/>
    <w:rsid w:val="00160DA2"/>
    <w:rsid w:val="00161C78"/>
    <w:rsid w:val="00164CF9"/>
    <w:rsid w:val="00165525"/>
    <w:rsid w:val="00180860"/>
    <w:rsid w:val="00183294"/>
    <w:rsid w:val="0018469B"/>
    <w:rsid w:val="00184AD6"/>
    <w:rsid w:val="001A1959"/>
    <w:rsid w:val="001A54D1"/>
    <w:rsid w:val="001A5B78"/>
    <w:rsid w:val="001B0349"/>
    <w:rsid w:val="001B2F88"/>
    <w:rsid w:val="001B3EC8"/>
    <w:rsid w:val="001B4947"/>
    <w:rsid w:val="001B65C1"/>
    <w:rsid w:val="001B67EA"/>
    <w:rsid w:val="001C17EE"/>
    <w:rsid w:val="001C684B"/>
    <w:rsid w:val="001D4E5C"/>
    <w:rsid w:val="001D53FC"/>
    <w:rsid w:val="001E4060"/>
    <w:rsid w:val="001F42A5"/>
    <w:rsid w:val="001F7B9D"/>
    <w:rsid w:val="002224B4"/>
    <w:rsid w:val="00225D90"/>
    <w:rsid w:val="002319BF"/>
    <w:rsid w:val="002334E8"/>
    <w:rsid w:val="0024465B"/>
    <w:rsid w:val="002447EF"/>
    <w:rsid w:val="00246905"/>
    <w:rsid w:val="00251550"/>
    <w:rsid w:val="00262AEE"/>
    <w:rsid w:val="00263B05"/>
    <w:rsid w:val="0027221A"/>
    <w:rsid w:val="00275257"/>
    <w:rsid w:val="00275B61"/>
    <w:rsid w:val="00275F1D"/>
    <w:rsid w:val="00277067"/>
    <w:rsid w:val="00282656"/>
    <w:rsid w:val="00294C4E"/>
    <w:rsid w:val="00296B83"/>
    <w:rsid w:val="002A291A"/>
    <w:rsid w:val="002B20AB"/>
    <w:rsid w:val="002B5DB5"/>
    <w:rsid w:val="002B78CE"/>
    <w:rsid w:val="002C2FB6"/>
    <w:rsid w:val="002C4872"/>
    <w:rsid w:val="002C5DDD"/>
    <w:rsid w:val="002D1AA8"/>
    <w:rsid w:val="002D2E97"/>
    <w:rsid w:val="002E7901"/>
    <w:rsid w:val="002F39BE"/>
    <w:rsid w:val="003009B7"/>
    <w:rsid w:val="00300E56"/>
    <w:rsid w:val="003027EF"/>
    <w:rsid w:val="0030469C"/>
    <w:rsid w:val="003076EF"/>
    <w:rsid w:val="0031310C"/>
    <w:rsid w:val="003202BE"/>
    <w:rsid w:val="00321CA6"/>
    <w:rsid w:val="003248B9"/>
    <w:rsid w:val="00325385"/>
    <w:rsid w:val="00334C09"/>
    <w:rsid w:val="00353387"/>
    <w:rsid w:val="00356661"/>
    <w:rsid w:val="0036135F"/>
    <w:rsid w:val="00371779"/>
    <w:rsid w:val="00371F6A"/>
    <w:rsid w:val="003723D4"/>
    <w:rsid w:val="003743CB"/>
    <w:rsid w:val="00375593"/>
    <w:rsid w:val="00383F4B"/>
    <w:rsid w:val="00384CC8"/>
    <w:rsid w:val="003871FD"/>
    <w:rsid w:val="00394C30"/>
    <w:rsid w:val="003A1E30"/>
    <w:rsid w:val="003A2DF2"/>
    <w:rsid w:val="003A7D1C"/>
    <w:rsid w:val="003B0F16"/>
    <w:rsid w:val="003B304B"/>
    <w:rsid w:val="003B3146"/>
    <w:rsid w:val="003B326F"/>
    <w:rsid w:val="003B4C15"/>
    <w:rsid w:val="003C04EF"/>
    <w:rsid w:val="003D01AB"/>
    <w:rsid w:val="003E1B43"/>
    <w:rsid w:val="003E3DA1"/>
    <w:rsid w:val="003F015E"/>
    <w:rsid w:val="003F293A"/>
    <w:rsid w:val="00400414"/>
    <w:rsid w:val="00400B3E"/>
    <w:rsid w:val="00407D2C"/>
    <w:rsid w:val="004142B8"/>
    <w:rsid w:val="0041446B"/>
    <w:rsid w:val="004152C7"/>
    <w:rsid w:val="00423FCC"/>
    <w:rsid w:val="00426169"/>
    <w:rsid w:val="004328C0"/>
    <w:rsid w:val="00434094"/>
    <w:rsid w:val="00436356"/>
    <w:rsid w:val="0044329C"/>
    <w:rsid w:val="00451F63"/>
    <w:rsid w:val="004577FE"/>
    <w:rsid w:val="00457B9C"/>
    <w:rsid w:val="0046164A"/>
    <w:rsid w:val="004628D2"/>
    <w:rsid w:val="00462DCD"/>
    <w:rsid w:val="00464191"/>
    <w:rsid w:val="004648AD"/>
    <w:rsid w:val="0046582E"/>
    <w:rsid w:val="004660AB"/>
    <w:rsid w:val="00466B76"/>
    <w:rsid w:val="004703A9"/>
    <w:rsid w:val="00471643"/>
    <w:rsid w:val="00471CBE"/>
    <w:rsid w:val="00474E07"/>
    <w:rsid w:val="004760DE"/>
    <w:rsid w:val="00476E68"/>
    <w:rsid w:val="00477C03"/>
    <w:rsid w:val="004A004E"/>
    <w:rsid w:val="004A24CF"/>
    <w:rsid w:val="004A3C4B"/>
    <w:rsid w:val="004A6914"/>
    <w:rsid w:val="004C3D1D"/>
    <w:rsid w:val="004C7913"/>
    <w:rsid w:val="004D1627"/>
    <w:rsid w:val="004E0E0D"/>
    <w:rsid w:val="004E1DFB"/>
    <w:rsid w:val="004E4DD6"/>
    <w:rsid w:val="004F5E36"/>
    <w:rsid w:val="00504949"/>
    <w:rsid w:val="00506B3C"/>
    <w:rsid w:val="00507B47"/>
    <w:rsid w:val="00507CC9"/>
    <w:rsid w:val="005119A5"/>
    <w:rsid w:val="00516D93"/>
    <w:rsid w:val="00523271"/>
    <w:rsid w:val="005278B7"/>
    <w:rsid w:val="00532016"/>
    <w:rsid w:val="00533B32"/>
    <w:rsid w:val="0053434C"/>
    <w:rsid w:val="005346C8"/>
    <w:rsid w:val="00543D02"/>
    <w:rsid w:val="00543E7D"/>
    <w:rsid w:val="00545AB6"/>
    <w:rsid w:val="00547097"/>
    <w:rsid w:val="00547A68"/>
    <w:rsid w:val="005531C9"/>
    <w:rsid w:val="00556B48"/>
    <w:rsid w:val="0056607B"/>
    <w:rsid w:val="005831E1"/>
    <w:rsid w:val="00584CD8"/>
    <w:rsid w:val="00585A7F"/>
    <w:rsid w:val="005A027E"/>
    <w:rsid w:val="005A3E9C"/>
    <w:rsid w:val="005A7FF0"/>
    <w:rsid w:val="005B2110"/>
    <w:rsid w:val="005B5046"/>
    <w:rsid w:val="005B61E6"/>
    <w:rsid w:val="005C30EE"/>
    <w:rsid w:val="005C77E1"/>
    <w:rsid w:val="005D6A2F"/>
    <w:rsid w:val="005D79D9"/>
    <w:rsid w:val="005E1A82"/>
    <w:rsid w:val="005E794C"/>
    <w:rsid w:val="005F0A28"/>
    <w:rsid w:val="005F0E5E"/>
    <w:rsid w:val="00600535"/>
    <w:rsid w:val="00600B55"/>
    <w:rsid w:val="0060174E"/>
    <w:rsid w:val="00602049"/>
    <w:rsid w:val="0060253F"/>
    <w:rsid w:val="00610CD6"/>
    <w:rsid w:val="0061142B"/>
    <w:rsid w:val="006127BA"/>
    <w:rsid w:val="0061359B"/>
    <w:rsid w:val="00613FE8"/>
    <w:rsid w:val="006156C8"/>
    <w:rsid w:val="00620C11"/>
    <w:rsid w:val="00620DEE"/>
    <w:rsid w:val="00621F92"/>
    <w:rsid w:val="00625160"/>
    <w:rsid w:val="00625639"/>
    <w:rsid w:val="00631B33"/>
    <w:rsid w:val="006335EB"/>
    <w:rsid w:val="0064184D"/>
    <w:rsid w:val="0064328F"/>
    <w:rsid w:val="00655E3D"/>
    <w:rsid w:val="006560D4"/>
    <w:rsid w:val="00656F91"/>
    <w:rsid w:val="00660E3E"/>
    <w:rsid w:val="00662E74"/>
    <w:rsid w:val="00672141"/>
    <w:rsid w:val="006764D2"/>
    <w:rsid w:val="00680C23"/>
    <w:rsid w:val="00685797"/>
    <w:rsid w:val="006872B8"/>
    <w:rsid w:val="00692C96"/>
    <w:rsid w:val="00693766"/>
    <w:rsid w:val="00695FF6"/>
    <w:rsid w:val="00696665"/>
    <w:rsid w:val="00696F16"/>
    <w:rsid w:val="006A0835"/>
    <w:rsid w:val="006A3281"/>
    <w:rsid w:val="006B0DB0"/>
    <w:rsid w:val="006B4888"/>
    <w:rsid w:val="006C2E45"/>
    <w:rsid w:val="006C359C"/>
    <w:rsid w:val="006C5579"/>
    <w:rsid w:val="006C5A72"/>
    <w:rsid w:val="006C5C23"/>
    <w:rsid w:val="006C5DA1"/>
    <w:rsid w:val="006C68B6"/>
    <w:rsid w:val="006C6DD1"/>
    <w:rsid w:val="006C79F2"/>
    <w:rsid w:val="006D4D80"/>
    <w:rsid w:val="006D5A03"/>
    <w:rsid w:val="006E5FDE"/>
    <w:rsid w:val="006E6E42"/>
    <w:rsid w:val="006E737D"/>
    <w:rsid w:val="0070058C"/>
    <w:rsid w:val="00700DEE"/>
    <w:rsid w:val="0070425E"/>
    <w:rsid w:val="00720A24"/>
    <w:rsid w:val="00724060"/>
    <w:rsid w:val="00732386"/>
    <w:rsid w:val="00732AD9"/>
    <w:rsid w:val="0073450F"/>
    <w:rsid w:val="00741B1B"/>
    <w:rsid w:val="007447F3"/>
    <w:rsid w:val="00744E3E"/>
    <w:rsid w:val="0075132F"/>
    <w:rsid w:val="0075499F"/>
    <w:rsid w:val="0076273B"/>
    <w:rsid w:val="007661C8"/>
    <w:rsid w:val="0077098D"/>
    <w:rsid w:val="00770FC5"/>
    <w:rsid w:val="0078415F"/>
    <w:rsid w:val="00797C19"/>
    <w:rsid w:val="007A14CD"/>
    <w:rsid w:val="007A46DB"/>
    <w:rsid w:val="007A6C35"/>
    <w:rsid w:val="007A7BBA"/>
    <w:rsid w:val="007B0C50"/>
    <w:rsid w:val="007B414C"/>
    <w:rsid w:val="007C1A43"/>
    <w:rsid w:val="007C6C50"/>
    <w:rsid w:val="007D3021"/>
    <w:rsid w:val="007E1200"/>
    <w:rsid w:val="007E1A19"/>
    <w:rsid w:val="007E3FE7"/>
    <w:rsid w:val="007F2E87"/>
    <w:rsid w:val="007F6CD3"/>
    <w:rsid w:val="007F7A6A"/>
    <w:rsid w:val="00802E95"/>
    <w:rsid w:val="00803CDF"/>
    <w:rsid w:val="00806E54"/>
    <w:rsid w:val="008077DE"/>
    <w:rsid w:val="00813288"/>
    <w:rsid w:val="008133FF"/>
    <w:rsid w:val="008168FC"/>
    <w:rsid w:val="00816906"/>
    <w:rsid w:val="00820036"/>
    <w:rsid w:val="008236DD"/>
    <w:rsid w:val="008270A2"/>
    <w:rsid w:val="00830996"/>
    <w:rsid w:val="008345F1"/>
    <w:rsid w:val="00842209"/>
    <w:rsid w:val="0084750B"/>
    <w:rsid w:val="00851737"/>
    <w:rsid w:val="00854C91"/>
    <w:rsid w:val="0085747A"/>
    <w:rsid w:val="00861A52"/>
    <w:rsid w:val="00865B07"/>
    <w:rsid w:val="008667EA"/>
    <w:rsid w:val="008670DE"/>
    <w:rsid w:val="008671DC"/>
    <w:rsid w:val="00873D70"/>
    <w:rsid w:val="0087637F"/>
    <w:rsid w:val="00891262"/>
    <w:rsid w:val="00892AD5"/>
    <w:rsid w:val="00894068"/>
    <w:rsid w:val="00894BFD"/>
    <w:rsid w:val="008A1512"/>
    <w:rsid w:val="008A698C"/>
    <w:rsid w:val="008B0808"/>
    <w:rsid w:val="008B3170"/>
    <w:rsid w:val="008B4BB3"/>
    <w:rsid w:val="008C0940"/>
    <w:rsid w:val="008C1FA1"/>
    <w:rsid w:val="008D433B"/>
    <w:rsid w:val="008E31EB"/>
    <w:rsid w:val="008E566E"/>
    <w:rsid w:val="008F7AB4"/>
    <w:rsid w:val="008F7F76"/>
    <w:rsid w:val="0090161A"/>
    <w:rsid w:val="00901EB6"/>
    <w:rsid w:val="009044F8"/>
    <w:rsid w:val="00904C62"/>
    <w:rsid w:val="00914116"/>
    <w:rsid w:val="00924DAC"/>
    <w:rsid w:val="009267D0"/>
    <w:rsid w:val="00927058"/>
    <w:rsid w:val="00927C84"/>
    <w:rsid w:val="00931ED7"/>
    <w:rsid w:val="00933D37"/>
    <w:rsid w:val="009450CE"/>
    <w:rsid w:val="00946B78"/>
    <w:rsid w:val="00947179"/>
    <w:rsid w:val="0095164B"/>
    <w:rsid w:val="0095394D"/>
    <w:rsid w:val="00954090"/>
    <w:rsid w:val="009573E7"/>
    <w:rsid w:val="0096389F"/>
    <w:rsid w:val="00963E05"/>
    <w:rsid w:val="00967D54"/>
    <w:rsid w:val="00981E47"/>
    <w:rsid w:val="009929C4"/>
    <w:rsid w:val="00996483"/>
    <w:rsid w:val="00996F5A"/>
    <w:rsid w:val="009A011D"/>
    <w:rsid w:val="009A37EF"/>
    <w:rsid w:val="009A48E8"/>
    <w:rsid w:val="009A5D92"/>
    <w:rsid w:val="009B041A"/>
    <w:rsid w:val="009B1FB2"/>
    <w:rsid w:val="009C0B29"/>
    <w:rsid w:val="009C1BA8"/>
    <w:rsid w:val="009C6841"/>
    <w:rsid w:val="009C7858"/>
    <w:rsid w:val="009C7C86"/>
    <w:rsid w:val="009D23A5"/>
    <w:rsid w:val="009D2CD5"/>
    <w:rsid w:val="009D2FF7"/>
    <w:rsid w:val="009E2B1E"/>
    <w:rsid w:val="009E35C1"/>
    <w:rsid w:val="009E6530"/>
    <w:rsid w:val="009E7884"/>
    <w:rsid w:val="009E788A"/>
    <w:rsid w:val="009F0E08"/>
    <w:rsid w:val="009F0F82"/>
    <w:rsid w:val="009F7F64"/>
    <w:rsid w:val="00A1441C"/>
    <w:rsid w:val="00A15BFE"/>
    <w:rsid w:val="00A1763D"/>
    <w:rsid w:val="00A17CEC"/>
    <w:rsid w:val="00A22228"/>
    <w:rsid w:val="00A258D5"/>
    <w:rsid w:val="00A27EF0"/>
    <w:rsid w:val="00A30FC7"/>
    <w:rsid w:val="00A373A2"/>
    <w:rsid w:val="00A477D7"/>
    <w:rsid w:val="00A50B20"/>
    <w:rsid w:val="00A511B4"/>
    <w:rsid w:val="00A51390"/>
    <w:rsid w:val="00A56FAC"/>
    <w:rsid w:val="00A60D13"/>
    <w:rsid w:val="00A617B6"/>
    <w:rsid w:val="00A64AA8"/>
    <w:rsid w:val="00A66F8E"/>
    <w:rsid w:val="00A72745"/>
    <w:rsid w:val="00A76EFC"/>
    <w:rsid w:val="00A80239"/>
    <w:rsid w:val="00A869FA"/>
    <w:rsid w:val="00A9035D"/>
    <w:rsid w:val="00A91010"/>
    <w:rsid w:val="00A95D13"/>
    <w:rsid w:val="00A97F29"/>
    <w:rsid w:val="00AA1647"/>
    <w:rsid w:val="00AA2A93"/>
    <w:rsid w:val="00AA702E"/>
    <w:rsid w:val="00AB0964"/>
    <w:rsid w:val="00AB434D"/>
    <w:rsid w:val="00AB5011"/>
    <w:rsid w:val="00AC08A9"/>
    <w:rsid w:val="00AC182C"/>
    <w:rsid w:val="00AC2E46"/>
    <w:rsid w:val="00AC7368"/>
    <w:rsid w:val="00AC7C1B"/>
    <w:rsid w:val="00AD16B9"/>
    <w:rsid w:val="00AD32E7"/>
    <w:rsid w:val="00AD4499"/>
    <w:rsid w:val="00AE2DC6"/>
    <w:rsid w:val="00AE377D"/>
    <w:rsid w:val="00AF292F"/>
    <w:rsid w:val="00B02524"/>
    <w:rsid w:val="00B0655D"/>
    <w:rsid w:val="00B102A6"/>
    <w:rsid w:val="00B111E6"/>
    <w:rsid w:val="00B1401A"/>
    <w:rsid w:val="00B17FBD"/>
    <w:rsid w:val="00B20B17"/>
    <w:rsid w:val="00B20E8D"/>
    <w:rsid w:val="00B21FC4"/>
    <w:rsid w:val="00B3007F"/>
    <w:rsid w:val="00B315A6"/>
    <w:rsid w:val="00B31813"/>
    <w:rsid w:val="00B32F50"/>
    <w:rsid w:val="00B33365"/>
    <w:rsid w:val="00B344CC"/>
    <w:rsid w:val="00B50C9A"/>
    <w:rsid w:val="00B57B36"/>
    <w:rsid w:val="00B61E20"/>
    <w:rsid w:val="00B623A0"/>
    <w:rsid w:val="00B66383"/>
    <w:rsid w:val="00B6752A"/>
    <w:rsid w:val="00B70CDE"/>
    <w:rsid w:val="00B74E8E"/>
    <w:rsid w:val="00B81227"/>
    <w:rsid w:val="00B81FB2"/>
    <w:rsid w:val="00B825B6"/>
    <w:rsid w:val="00B8686D"/>
    <w:rsid w:val="00B86DCD"/>
    <w:rsid w:val="00B90CDB"/>
    <w:rsid w:val="00BA22A4"/>
    <w:rsid w:val="00BA343F"/>
    <w:rsid w:val="00BA3E75"/>
    <w:rsid w:val="00BB679B"/>
    <w:rsid w:val="00BC0BBE"/>
    <w:rsid w:val="00BC30C9"/>
    <w:rsid w:val="00BC7DDC"/>
    <w:rsid w:val="00BE09E7"/>
    <w:rsid w:val="00BE1BD8"/>
    <w:rsid w:val="00BE3E58"/>
    <w:rsid w:val="00BE63F3"/>
    <w:rsid w:val="00BF2E07"/>
    <w:rsid w:val="00C00F7D"/>
    <w:rsid w:val="00C01616"/>
    <w:rsid w:val="00C0162B"/>
    <w:rsid w:val="00C076DF"/>
    <w:rsid w:val="00C12231"/>
    <w:rsid w:val="00C16B35"/>
    <w:rsid w:val="00C17BFD"/>
    <w:rsid w:val="00C22968"/>
    <w:rsid w:val="00C340EE"/>
    <w:rsid w:val="00C345B1"/>
    <w:rsid w:val="00C34E7E"/>
    <w:rsid w:val="00C40142"/>
    <w:rsid w:val="00C57182"/>
    <w:rsid w:val="00C57863"/>
    <w:rsid w:val="00C60798"/>
    <w:rsid w:val="00C62E85"/>
    <w:rsid w:val="00C655FD"/>
    <w:rsid w:val="00C70F60"/>
    <w:rsid w:val="00C71FB5"/>
    <w:rsid w:val="00C721D7"/>
    <w:rsid w:val="00C80264"/>
    <w:rsid w:val="00C83BBE"/>
    <w:rsid w:val="00C84276"/>
    <w:rsid w:val="00C870A8"/>
    <w:rsid w:val="00C87B5C"/>
    <w:rsid w:val="00C91758"/>
    <w:rsid w:val="00C93EBE"/>
    <w:rsid w:val="00C94434"/>
    <w:rsid w:val="00C97351"/>
    <w:rsid w:val="00CA0D75"/>
    <w:rsid w:val="00CA1C95"/>
    <w:rsid w:val="00CA1E22"/>
    <w:rsid w:val="00CA5A9C"/>
    <w:rsid w:val="00CB2612"/>
    <w:rsid w:val="00CB5B5D"/>
    <w:rsid w:val="00CC1C4C"/>
    <w:rsid w:val="00CC763D"/>
    <w:rsid w:val="00CD5FE2"/>
    <w:rsid w:val="00CD6671"/>
    <w:rsid w:val="00CE4EA8"/>
    <w:rsid w:val="00CE7C68"/>
    <w:rsid w:val="00CF0393"/>
    <w:rsid w:val="00CF13AE"/>
    <w:rsid w:val="00CF3DF3"/>
    <w:rsid w:val="00CF528E"/>
    <w:rsid w:val="00D02B4C"/>
    <w:rsid w:val="00D040C4"/>
    <w:rsid w:val="00D062B3"/>
    <w:rsid w:val="00D10D5B"/>
    <w:rsid w:val="00D212E2"/>
    <w:rsid w:val="00D2501C"/>
    <w:rsid w:val="00D25212"/>
    <w:rsid w:val="00D25C9B"/>
    <w:rsid w:val="00D2682C"/>
    <w:rsid w:val="00D33BA6"/>
    <w:rsid w:val="00D36A95"/>
    <w:rsid w:val="00D467ED"/>
    <w:rsid w:val="00D50FC8"/>
    <w:rsid w:val="00D55F40"/>
    <w:rsid w:val="00D56607"/>
    <w:rsid w:val="00D57C84"/>
    <w:rsid w:val="00D6057D"/>
    <w:rsid w:val="00D60B17"/>
    <w:rsid w:val="00D657BC"/>
    <w:rsid w:val="00D74FEC"/>
    <w:rsid w:val="00D817AD"/>
    <w:rsid w:val="00D84576"/>
    <w:rsid w:val="00D8596B"/>
    <w:rsid w:val="00D920D2"/>
    <w:rsid w:val="00D92E6F"/>
    <w:rsid w:val="00D959B4"/>
    <w:rsid w:val="00DA1399"/>
    <w:rsid w:val="00DA24C6"/>
    <w:rsid w:val="00DA30BC"/>
    <w:rsid w:val="00DA4D7B"/>
    <w:rsid w:val="00DA65A9"/>
    <w:rsid w:val="00DC269D"/>
    <w:rsid w:val="00DC3643"/>
    <w:rsid w:val="00DC3957"/>
    <w:rsid w:val="00DC4795"/>
    <w:rsid w:val="00DC6AA8"/>
    <w:rsid w:val="00DD0CEB"/>
    <w:rsid w:val="00DD3E5E"/>
    <w:rsid w:val="00DD52D5"/>
    <w:rsid w:val="00DE08DD"/>
    <w:rsid w:val="00DE264A"/>
    <w:rsid w:val="00DE647D"/>
    <w:rsid w:val="00DF18B9"/>
    <w:rsid w:val="00DF7FAB"/>
    <w:rsid w:val="00E02D18"/>
    <w:rsid w:val="00E041E7"/>
    <w:rsid w:val="00E048FA"/>
    <w:rsid w:val="00E1105A"/>
    <w:rsid w:val="00E21285"/>
    <w:rsid w:val="00E22096"/>
    <w:rsid w:val="00E23CA1"/>
    <w:rsid w:val="00E26FCE"/>
    <w:rsid w:val="00E31769"/>
    <w:rsid w:val="00E35173"/>
    <w:rsid w:val="00E409A8"/>
    <w:rsid w:val="00E50C12"/>
    <w:rsid w:val="00E52F82"/>
    <w:rsid w:val="00E543C0"/>
    <w:rsid w:val="00E5468B"/>
    <w:rsid w:val="00E60E24"/>
    <w:rsid w:val="00E65B91"/>
    <w:rsid w:val="00E67B51"/>
    <w:rsid w:val="00E7209D"/>
    <w:rsid w:val="00E77223"/>
    <w:rsid w:val="00E8528B"/>
    <w:rsid w:val="00E85B94"/>
    <w:rsid w:val="00E91E9A"/>
    <w:rsid w:val="00E978D0"/>
    <w:rsid w:val="00EA4613"/>
    <w:rsid w:val="00EA4AB4"/>
    <w:rsid w:val="00EA7F91"/>
    <w:rsid w:val="00EB1523"/>
    <w:rsid w:val="00EB41B2"/>
    <w:rsid w:val="00EB7C02"/>
    <w:rsid w:val="00EC0E49"/>
    <w:rsid w:val="00EC3F0E"/>
    <w:rsid w:val="00EC6199"/>
    <w:rsid w:val="00ED2F8C"/>
    <w:rsid w:val="00ED5511"/>
    <w:rsid w:val="00EE0131"/>
    <w:rsid w:val="00EE20CA"/>
    <w:rsid w:val="00EE5A8F"/>
    <w:rsid w:val="00EF2394"/>
    <w:rsid w:val="00EF3990"/>
    <w:rsid w:val="00F1254C"/>
    <w:rsid w:val="00F12DAD"/>
    <w:rsid w:val="00F13883"/>
    <w:rsid w:val="00F13D2A"/>
    <w:rsid w:val="00F14B5E"/>
    <w:rsid w:val="00F220E0"/>
    <w:rsid w:val="00F24D4D"/>
    <w:rsid w:val="00F267A4"/>
    <w:rsid w:val="00F30C64"/>
    <w:rsid w:val="00F32CDB"/>
    <w:rsid w:val="00F335C7"/>
    <w:rsid w:val="00F377D2"/>
    <w:rsid w:val="00F55F1B"/>
    <w:rsid w:val="00F63A70"/>
    <w:rsid w:val="00F677D7"/>
    <w:rsid w:val="00F73E08"/>
    <w:rsid w:val="00F85E0D"/>
    <w:rsid w:val="00F91DD9"/>
    <w:rsid w:val="00FA21D0"/>
    <w:rsid w:val="00FA5F5F"/>
    <w:rsid w:val="00FA5FB4"/>
    <w:rsid w:val="00FA7818"/>
    <w:rsid w:val="00FA7C43"/>
    <w:rsid w:val="00FB047B"/>
    <w:rsid w:val="00FB19B4"/>
    <w:rsid w:val="00FB730C"/>
    <w:rsid w:val="00FC2695"/>
    <w:rsid w:val="00FC3E03"/>
    <w:rsid w:val="00FC3FC1"/>
    <w:rsid w:val="00FC4951"/>
    <w:rsid w:val="00FC7FD2"/>
    <w:rsid w:val="00FE480D"/>
    <w:rsid w:val="00FE599C"/>
    <w:rsid w:val="00FF1BEE"/>
    <w:rsid w:val="00FF3616"/>
    <w:rsid w:val="00FF50F1"/>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58228CF0-DFC5-4A2E-A769-A31ECBA5EC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aliases w:val="CET Top_page"/>
    <w:rsid w:val="000A2CC3"/>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character" w:styleId="Testosegnaposto">
    <w:name w:val="Placeholder Text"/>
    <w:basedOn w:val="Carpredefinitoparagrafo"/>
    <w:uiPriority w:val="99"/>
    <w:semiHidden/>
    <w:rsid w:val="00477C03"/>
    <w:rPr>
      <w:color w:val="808080"/>
    </w:rPr>
  </w:style>
  <w:style w:type="paragraph" w:styleId="Paragrafoelenco">
    <w:name w:val="List Paragraph"/>
    <w:basedOn w:val="Normale"/>
    <w:uiPriority w:val="34"/>
    <w:rsid w:val="006C68B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1782055">
      <w:bodyDiv w:val="1"/>
      <w:marLeft w:val="0"/>
      <w:marRight w:val="0"/>
      <w:marTop w:val="0"/>
      <w:marBottom w:val="0"/>
      <w:divBdr>
        <w:top w:val="none" w:sz="0" w:space="0" w:color="auto"/>
        <w:left w:val="none" w:sz="0" w:space="0" w:color="auto"/>
        <w:bottom w:val="none" w:sz="0" w:space="0" w:color="auto"/>
        <w:right w:val="none" w:sz="0" w:space="0" w:color="auto"/>
      </w:divBdr>
    </w:div>
    <w:div w:id="1457678827">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826997">
      <w:bodyDiv w:val="1"/>
      <w:marLeft w:val="0"/>
      <w:marRight w:val="0"/>
      <w:marTop w:val="0"/>
      <w:marBottom w:val="0"/>
      <w:divBdr>
        <w:top w:val="none" w:sz="0" w:space="0" w:color="auto"/>
        <w:left w:val="none" w:sz="0" w:space="0" w:color="auto"/>
        <w:bottom w:val="none" w:sz="0" w:space="0" w:color="auto"/>
        <w:right w:val="none" w:sz="0" w:space="0" w:color="auto"/>
      </w:divBdr>
      <w:divsChild>
        <w:div w:id="2143188733">
          <w:marLeft w:val="0"/>
          <w:marRight w:val="0"/>
          <w:marTop w:val="0"/>
          <w:marBottom w:val="0"/>
          <w:divBdr>
            <w:top w:val="single" w:sz="2" w:space="0" w:color="D9D9E3"/>
            <w:left w:val="single" w:sz="2" w:space="0" w:color="D9D9E3"/>
            <w:bottom w:val="single" w:sz="2" w:space="0" w:color="D9D9E3"/>
            <w:right w:val="single" w:sz="2" w:space="0" w:color="D9D9E3"/>
          </w:divBdr>
          <w:divsChild>
            <w:div w:id="1316840635">
              <w:marLeft w:val="0"/>
              <w:marRight w:val="0"/>
              <w:marTop w:val="0"/>
              <w:marBottom w:val="0"/>
              <w:divBdr>
                <w:top w:val="single" w:sz="2" w:space="0" w:color="D9D9E3"/>
                <w:left w:val="single" w:sz="2" w:space="0" w:color="D9D9E3"/>
                <w:bottom w:val="single" w:sz="2" w:space="0" w:color="D9D9E3"/>
                <w:right w:val="single" w:sz="2" w:space="0" w:color="D9D9E3"/>
              </w:divBdr>
              <w:divsChild>
                <w:div w:id="1551262736">
                  <w:marLeft w:val="0"/>
                  <w:marRight w:val="0"/>
                  <w:marTop w:val="0"/>
                  <w:marBottom w:val="0"/>
                  <w:divBdr>
                    <w:top w:val="single" w:sz="2" w:space="0" w:color="D9D9E3"/>
                    <w:left w:val="single" w:sz="2" w:space="0" w:color="D9D9E3"/>
                    <w:bottom w:val="single" w:sz="2" w:space="0" w:color="D9D9E3"/>
                    <w:right w:val="single" w:sz="2" w:space="0" w:color="D9D9E3"/>
                  </w:divBdr>
                  <w:divsChild>
                    <w:div w:id="1264412415">
                      <w:marLeft w:val="0"/>
                      <w:marRight w:val="0"/>
                      <w:marTop w:val="0"/>
                      <w:marBottom w:val="0"/>
                      <w:divBdr>
                        <w:top w:val="single" w:sz="2" w:space="0" w:color="D9D9E3"/>
                        <w:left w:val="single" w:sz="2" w:space="0" w:color="D9D9E3"/>
                        <w:bottom w:val="single" w:sz="2" w:space="0" w:color="D9D9E3"/>
                        <w:right w:val="single" w:sz="2" w:space="0" w:color="D9D9E3"/>
                      </w:divBdr>
                      <w:divsChild>
                        <w:div w:id="274215344">
                          <w:marLeft w:val="0"/>
                          <w:marRight w:val="0"/>
                          <w:marTop w:val="0"/>
                          <w:marBottom w:val="0"/>
                          <w:divBdr>
                            <w:top w:val="single" w:sz="2" w:space="0" w:color="auto"/>
                            <w:left w:val="single" w:sz="2" w:space="0" w:color="auto"/>
                            <w:bottom w:val="single" w:sz="6" w:space="0" w:color="auto"/>
                            <w:right w:val="single" w:sz="2" w:space="0" w:color="auto"/>
                          </w:divBdr>
                          <w:divsChild>
                            <w:div w:id="1052657105">
                              <w:marLeft w:val="0"/>
                              <w:marRight w:val="0"/>
                              <w:marTop w:val="100"/>
                              <w:marBottom w:val="100"/>
                              <w:divBdr>
                                <w:top w:val="single" w:sz="2" w:space="0" w:color="D9D9E3"/>
                                <w:left w:val="single" w:sz="2" w:space="0" w:color="D9D9E3"/>
                                <w:bottom w:val="single" w:sz="2" w:space="0" w:color="D9D9E3"/>
                                <w:right w:val="single" w:sz="2" w:space="0" w:color="D9D9E3"/>
                              </w:divBdr>
                              <w:divsChild>
                                <w:div w:id="1041126985">
                                  <w:marLeft w:val="0"/>
                                  <w:marRight w:val="0"/>
                                  <w:marTop w:val="0"/>
                                  <w:marBottom w:val="0"/>
                                  <w:divBdr>
                                    <w:top w:val="single" w:sz="2" w:space="0" w:color="D9D9E3"/>
                                    <w:left w:val="single" w:sz="2" w:space="0" w:color="D9D9E3"/>
                                    <w:bottom w:val="single" w:sz="2" w:space="0" w:color="D9D9E3"/>
                                    <w:right w:val="single" w:sz="2" w:space="0" w:color="D9D9E3"/>
                                  </w:divBdr>
                                  <w:divsChild>
                                    <w:div w:id="694884936">
                                      <w:marLeft w:val="0"/>
                                      <w:marRight w:val="0"/>
                                      <w:marTop w:val="0"/>
                                      <w:marBottom w:val="0"/>
                                      <w:divBdr>
                                        <w:top w:val="single" w:sz="2" w:space="0" w:color="D9D9E3"/>
                                        <w:left w:val="single" w:sz="2" w:space="0" w:color="D9D9E3"/>
                                        <w:bottom w:val="single" w:sz="2" w:space="0" w:color="D9D9E3"/>
                                        <w:right w:val="single" w:sz="2" w:space="0" w:color="D9D9E3"/>
                                      </w:divBdr>
                                      <w:divsChild>
                                        <w:div w:id="27335589">
                                          <w:marLeft w:val="0"/>
                                          <w:marRight w:val="0"/>
                                          <w:marTop w:val="0"/>
                                          <w:marBottom w:val="0"/>
                                          <w:divBdr>
                                            <w:top w:val="single" w:sz="2" w:space="0" w:color="D9D9E3"/>
                                            <w:left w:val="single" w:sz="2" w:space="0" w:color="D9D9E3"/>
                                            <w:bottom w:val="single" w:sz="2" w:space="0" w:color="D9D9E3"/>
                                            <w:right w:val="single" w:sz="2" w:space="0" w:color="D9D9E3"/>
                                          </w:divBdr>
                                          <w:divsChild>
                                            <w:div w:id="5496578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928324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emf"/><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41D19C-1CE8-4A50-BB3B-E3A722A432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26914</Words>
  <Characters>153413</Characters>
  <Application>Microsoft Office Word</Application>
  <DocSecurity>0</DocSecurity>
  <Lines>1278</Lines>
  <Paragraphs>359</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179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dc:description/>
  <cp:lastModifiedBy>Leone</cp:lastModifiedBy>
  <cp:revision>2</cp:revision>
  <cp:lastPrinted>2015-05-12T18:31:00Z</cp:lastPrinted>
  <dcterms:created xsi:type="dcterms:W3CDTF">2023-03-09T12:24:00Z</dcterms:created>
  <dcterms:modified xsi:type="dcterms:W3CDTF">2023-03-09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Unique User Id_1">
    <vt:lpwstr>9b2917d6-4714-32ea-ba12-414afc9cd10b</vt:lpwstr>
  </property>
  <property fmtid="{D5CDD505-2E9C-101B-9397-08002B2CF9AE}" pid="6" name="Mendeley Citation Style_1">
    <vt:lpwstr>http://www.zotero.org/styles/chemical-engineering-science</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chemical-engineering-journal</vt:lpwstr>
  </property>
  <property fmtid="{D5CDD505-2E9C-101B-9397-08002B2CF9AE}" pid="10" name="Mendeley Recent Style Name 1_1">
    <vt:lpwstr>Chemical Engineering Journal</vt:lpwstr>
  </property>
  <property fmtid="{D5CDD505-2E9C-101B-9397-08002B2CF9AE}" pid="11" name="Mendeley Recent Style Id 2_1">
    <vt:lpwstr>http://www.zotero.org/styles/chemical-engineering-science</vt:lpwstr>
  </property>
  <property fmtid="{D5CDD505-2E9C-101B-9397-08002B2CF9AE}" pid="12" name="Mendeley Recent Style Name 2_1">
    <vt:lpwstr>Chemical Engineering Science</vt:lpwstr>
  </property>
  <property fmtid="{D5CDD505-2E9C-101B-9397-08002B2CF9AE}" pid="13" name="Mendeley Recent Style Id 3_1">
    <vt:lpwstr>http://www.zotero.org/styles/ieee</vt:lpwstr>
  </property>
  <property fmtid="{D5CDD505-2E9C-101B-9397-08002B2CF9AE}" pid="14" name="Mendeley Recent Style Name 3_1">
    <vt:lpwstr>IEEE</vt:lpwstr>
  </property>
  <property fmtid="{D5CDD505-2E9C-101B-9397-08002B2CF9AE}" pid="15" name="Mendeley Recent Style Id 4_1">
    <vt:lpwstr>http://www.zotero.org/styles/journal-of-molecular-liquids</vt:lpwstr>
  </property>
  <property fmtid="{D5CDD505-2E9C-101B-9397-08002B2CF9AE}" pid="16" name="Mendeley Recent Style Name 4_1">
    <vt:lpwstr>Journal of Molecular Liquids</vt:lpwstr>
  </property>
  <property fmtid="{D5CDD505-2E9C-101B-9397-08002B2CF9AE}" pid="17" name="Mendeley Recent Style Id 5_1">
    <vt:lpwstr>http://www.zotero.org/styles/springer-basic-author-date</vt:lpwstr>
  </property>
  <property fmtid="{D5CDD505-2E9C-101B-9397-08002B2CF9AE}" pid="18" name="Mendeley Recent Style Name 5_1">
    <vt:lpwstr>Springer - Basic (author-date)</vt:lpwstr>
  </property>
  <property fmtid="{D5CDD505-2E9C-101B-9397-08002B2CF9AE}" pid="19" name="Mendeley Recent Style Id 6_1">
    <vt:lpwstr>http://www.zotero.org/styles/springer-basic-author-date-no-et-al-with-issue</vt:lpwstr>
  </property>
  <property fmtid="{D5CDD505-2E9C-101B-9397-08002B2CF9AE}" pid="20" name="Mendeley Recent Style Name 6_1">
    <vt:lpwstr>Springer - Basic (author-date, no "et al.", with issue numbers)</vt:lpwstr>
  </property>
  <property fmtid="{D5CDD505-2E9C-101B-9397-08002B2CF9AE}" pid="21" name="Mendeley Recent Style Id 7_1">
    <vt:lpwstr>http://www.zotero.org/styles/springer-basic-note</vt:lpwstr>
  </property>
  <property fmtid="{D5CDD505-2E9C-101B-9397-08002B2CF9AE}" pid="22" name="Mendeley Recent Style Name 7_1">
    <vt:lpwstr>Springer - Basic (note)</vt:lpwstr>
  </property>
  <property fmtid="{D5CDD505-2E9C-101B-9397-08002B2CF9AE}" pid="23" name="Mendeley Recent Style Id 8_1">
    <vt:lpwstr>http://www.zotero.org/styles/springer-basic-brackets-no-et-al-alphabetical</vt:lpwstr>
  </property>
  <property fmtid="{D5CDD505-2E9C-101B-9397-08002B2CF9AE}" pid="24" name="Mendeley Recent Style Name 8_1">
    <vt:lpwstr>Springer - Basic (numeric, brackets, no "et al.", alphabetical)</vt:lpwstr>
  </property>
  <property fmtid="{D5CDD505-2E9C-101B-9397-08002B2CF9AE}" pid="25" name="Mendeley Recent Style Id 9_1">
    <vt:lpwstr>http://www.zotero.org/styles/waste-and-biomass-valorization</vt:lpwstr>
  </property>
  <property fmtid="{D5CDD505-2E9C-101B-9397-08002B2CF9AE}" pid="26" name="Mendeley Recent Style Name 9_1">
    <vt:lpwstr>Waste and Biomass Valorization</vt:lpwstr>
  </property>
</Properties>
</file>